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26CDF" w14:textId="77777777" w:rsidR="00604CC5" w:rsidRPr="008E6800" w:rsidRDefault="00604CC5" w:rsidP="00715D51">
      <w:pPr>
        <w:spacing w:after="0" w:line="240" w:lineRule="auto"/>
        <w:jc w:val="center"/>
        <w:rPr>
          <w:rFonts w:asciiTheme="majorBidi" w:hAnsiTheme="majorBidi" w:cstheme="majorBidi"/>
          <w:b/>
          <w:bCs/>
          <w:sz w:val="24"/>
          <w:szCs w:val="24"/>
        </w:rPr>
      </w:pPr>
      <w:r w:rsidRPr="008E6800">
        <w:rPr>
          <w:rFonts w:asciiTheme="majorBidi" w:hAnsiTheme="majorBidi" w:cstheme="majorBidi"/>
          <w:b/>
          <w:bCs/>
          <w:sz w:val="24"/>
          <w:szCs w:val="24"/>
        </w:rPr>
        <w:t>Empirical Investigation on the Relationship between Exports and economic Growth; in selected LDCs country Groups (1988-2018)</w:t>
      </w:r>
    </w:p>
    <w:p w14:paraId="52D7558B" w14:textId="77777777" w:rsidR="00604CC5" w:rsidRPr="008E6800" w:rsidRDefault="00604CC5" w:rsidP="00715D51">
      <w:pPr>
        <w:autoSpaceDE w:val="0"/>
        <w:autoSpaceDN w:val="0"/>
        <w:adjustRightInd w:val="0"/>
        <w:spacing w:after="0" w:line="240" w:lineRule="auto"/>
        <w:jc w:val="both"/>
        <w:rPr>
          <w:rFonts w:asciiTheme="majorBidi" w:hAnsiTheme="majorBidi" w:cstheme="majorBidi"/>
          <w:b/>
          <w:bCs/>
          <w:sz w:val="24"/>
          <w:szCs w:val="24"/>
        </w:rPr>
      </w:pPr>
    </w:p>
    <w:p w14:paraId="29F9879F" w14:textId="77777777" w:rsidR="00604CC5" w:rsidRPr="008E6800" w:rsidRDefault="00604CC5" w:rsidP="00715D51">
      <w:pPr>
        <w:autoSpaceDE w:val="0"/>
        <w:autoSpaceDN w:val="0"/>
        <w:adjustRightInd w:val="0"/>
        <w:spacing w:after="0" w:line="240" w:lineRule="auto"/>
        <w:jc w:val="center"/>
        <w:rPr>
          <w:rFonts w:asciiTheme="majorBidi" w:hAnsiTheme="majorBidi" w:cstheme="majorBidi"/>
          <w:b/>
          <w:bCs/>
          <w:sz w:val="24"/>
          <w:szCs w:val="24"/>
        </w:rPr>
      </w:pPr>
      <w:r w:rsidRPr="008E6800">
        <w:rPr>
          <w:rFonts w:asciiTheme="majorBidi" w:hAnsiTheme="majorBidi" w:cstheme="majorBidi"/>
          <w:b/>
          <w:bCs/>
          <w:sz w:val="24"/>
          <w:szCs w:val="24"/>
        </w:rPr>
        <w:t>Khalil Ghazi Hassan</w:t>
      </w:r>
    </w:p>
    <w:p w14:paraId="64D4953C" w14:textId="77777777" w:rsidR="00604CC5" w:rsidRPr="008E6800" w:rsidRDefault="00604CC5" w:rsidP="00715D51">
      <w:pPr>
        <w:autoSpaceDE w:val="0"/>
        <w:autoSpaceDN w:val="0"/>
        <w:adjustRightInd w:val="0"/>
        <w:spacing w:after="0" w:line="240" w:lineRule="auto"/>
        <w:jc w:val="both"/>
        <w:rPr>
          <w:rFonts w:asciiTheme="majorBidi" w:hAnsiTheme="majorBidi" w:cstheme="majorBidi"/>
          <w:b/>
          <w:bCs/>
          <w:sz w:val="24"/>
          <w:szCs w:val="24"/>
        </w:rPr>
      </w:pPr>
    </w:p>
    <w:p w14:paraId="03FC97BD" w14:textId="36E3DAD7" w:rsidR="00604CC5" w:rsidRPr="008E6800" w:rsidRDefault="00604CC5" w:rsidP="00715D51">
      <w:pPr>
        <w:autoSpaceDE w:val="0"/>
        <w:autoSpaceDN w:val="0"/>
        <w:adjustRightInd w:val="0"/>
        <w:spacing w:after="0" w:line="240" w:lineRule="auto"/>
        <w:jc w:val="both"/>
        <w:rPr>
          <w:rFonts w:asciiTheme="majorBidi" w:hAnsiTheme="majorBidi" w:cstheme="majorBidi"/>
          <w:b/>
          <w:bCs/>
          <w:sz w:val="24"/>
          <w:szCs w:val="24"/>
          <w:rtl/>
        </w:rPr>
      </w:pPr>
      <w:r w:rsidRPr="008E6800">
        <w:rPr>
          <w:rFonts w:asciiTheme="majorBidi" w:hAnsiTheme="majorBidi" w:cstheme="majorBidi"/>
          <w:b/>
          <w:bCs/>
          <w:sz w:val="24"/>
          <w:szCs w:val="24"/>
        </w:rPr>
        <w:t xml:space="preserve">University of Duhok, Iraq, </w:t>
      </w:r>
      <w:r w:rsidR="006E7E41" w:rsidRPr="008E6800">
        <w:rPr>
          <w:rFonts w:asciiTheme="majorBidi" w:hAnsiTheme="majorBidi" w:cstheme="majorBidi"/>
          <w:b/>
          <w:bCs/>
          <w:sz w:val="24"/>
          <w:szCs w:val="24"/>
        </w:rPr>
        <w:t xml:space="preserve">e-mail: Khalil.ghazi@uod.ac </w:t>
      </w:r>
    </w:p>
    <w:p w14:paraId="622D2D0E" w14:textId="77777777" w:rsidR="00A45A42" w:rsidRPr="008E6800" w:rsidRDefault="00A45A42" w:rsidP="00715D51">
      <w:pPr>
        <w:autoSpaceDE w:val="0"/>
        <w:autoSpaceDN w:val="0"/>
        <w:adjustRightInd w:val="0"/>
        <w:spacing w:after="0" w:line="240" w:lineRule="auto"/>
        <w:jc w:val="both"/>
        <w:rPr>
          <w:rFonts w:asciiTheme="majorBidi" w:hAnsiTheme="majorBidi" w:cstheme="majorBidi"/>
          <w:b/>
          <w:bCs/>
          <w:sz w:val="24"/>
          <w:szCs w:val="24"/>
        </w:rPr>
      </w:pPr>
    </w:p>
    <w:p w14:paraId="050EBBAD" w14:textId="0966A23F" w:rsidR="005523EE" w:rsidRPr="008E6800" w:rsidRDefault="005523EE" w:rsidP="00715D51">
      <w:pPr>
        <w:autoSpaceDE w:val="0"/>
        <w:autoSpaceDN w:val="0"/>
        <w:adjustRightInd w:val="0"/>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Abstract</w:t>
      </w:r>
    </w:p>
    <w:p w14:paraId="416B0A94" w14:textId="77777777" w:rsidR="0003712E" w:rsidRPr="008E6800" w:rsidRDefault="0003712E" w:rsidP="00715D51">
      <w:pPr>
        <w:autoSpaceDE w:val="0"/>
        <w:autoSpaceDN w:val="0"/>
        <w:adjustRightInd w:val="0"/>
        <w:spacing w:after="0" w:line="240" w:lineRule="auto"/>
        <w:jc w:val="both"/>
        <w:rPr>
          <w:rFonts w:asciiTheme="majorBidi" w:hAnsiTheme="majorBidi" w:cstheme="majorBidi"/>
          <w:b/>
          <w:bCs/>
          <w:sz w:val="24"/>
          <w:szCs w:val="24"/>
          <w:rtl/>
        </w:rPr>
      </w:pPr>
    </w:p>
    <w:p w14:paraId="3BD71CB4" w14:textId="1EB27704" w:rsidR="00604CC5" w:rsidRPr="008E6800" w:rsidRDefault="007009FD" w:rsidP="00715D51">
      <w:pPr>
        <w:autoSpaceDE w:val="0"/>
        <w:autoSpaceDN w:val="0"/>
        <w:adjustRightInd w:val="0"/>
        <w:spacing w:after="0" w:line="240" w:lineRule="auto"/>
        <w:jc w:val="both"/>
        <w:rPr>
          <w:rFonts w:ascii="Times New Roman" w:eastAsia="Times New Roman" w:hAnsi="Times New Roman" w:cs="Times New Roman"/>
          <w:sz w:val="24"/>
          <w:szCs w:val="24"/>
          <w:lang w:val="en-GB"/>
        </w:rPr>
      </w:pPr>
      <w:r w:rsidRPr="00CB2AD1">
        <w:rPr>
          <w:rFonts w:ascii="Times New Roman" w:eastAsia="Times New Roman" w:hAnsi="Times New Roman" w:cs="Times New Roman"/>
          <w:sz w:val="24"/>
          <w:szCs w:val="24"/>
          <w:highlight w:val="yellow"/>
          <w:lang w:val="en-GB"/>
        </w:rPr>
        <w:t>This study aims to investigate the export-led growth hypothesis for two developing country groups i.e. the Middle East and North African (MENA)</w:t>
      </w:r>
      <w:r w:rsidR="003055B3">
        <w:rPr>
          <w:rFonts w:ascii="Times New Roman" w:eastAsia="Times New Roman" w:hAnsi="Times New Roman" w:cs="Times New Roman"/>
          <w:sz w:val="24"/>
          <w:szCs w:val="24"/>
          <w:highlight w:val="yellow"/>
          <w:lang w:val="en-GB"/>
        </w:rPr>
        <w:t>,</w:t>
      </w:r>
      <w:r w:rsidRPr="00CB2AD1">
        <w:rPr>
          <w:rFonts w:ascii="Times New Roman" w:eastAsia="Times New Roman" w:hAnsi="Times New Roman" w:cs="Times New Roman"/>
          <w:sz w:val="24"/>
          <w:szCs w:val="24"/>
          <w:highlight w:val="yellow"/>
          <w:lang w:val="en-GB"/>
        </w:rPr>
        <w:t xml:space="preserve"> and South Asian (SA) countries. The study uses time-series data for the period of (1990-2018) based on the unit root, cointegration, error correction modelling, and Granger causality tests. The results found a long-run cointegration, but no evidence for significant relations between the variables was confirmed. Furthermore, there is no Granger causality between economic growth and exports in the two directions for the MENA countries. But for the SA countries, we note a unidirectional causality from economic growth to exports, i.e. the growth in both country groups was not driven by an export-led growth strategy. This implies that exports aren’t the cause of output growth, and Accordingly, looking for alternative factors of growth in the countries concerned can be suggested.</w:t>
      </w:r>
    </w:p>
    <w:p w14:paraId="6F40D82B" w14:textId="77777777" w:rsidR="00310366" w:rsidRPr="008E6800" w:rsidRDefault="00310366" w:rsidP="00715D51">
      <w:pPr>
        <w:autoSpaceDE w:val="0"/>
        <w:autoSpaceDN w:val="0"/>
        <w:adjustRightInd w:val="0"/>
        <w:spacing w:after="0" w:line="240" w:lineRule="auto"/>
        <w:jc w:val="both"/>
        <w:rPr>
          <w:rFonts w:asciiTheme="majorBidi" w:hAnsiTheme="majorBidi" w:cstheme="majorBidi"/>
          <w:b/>
          <w:bCs/>
          <w:sz w:val="24"/>
          <w:szCs w:val="24"/>
        </w:rPr>
      </w:pPr>
    </w:p>
    <w:p w14:paraId="4674E77A" w14:textId="466D16CA" w:rsidR="00604CC5" w:rsidRPr="008E6800" w:rsidRDefault="00604CC5" w:rsidP="00715D51">
      <w:pPr>
        <w:autoSpaceDE w:val="0"/>
        <w:autoSpaceDN w:val="0"/>
        <w:adjustRightInd w:val="0"/>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 xml:space="preserve">Key words: Exports, Economic Growth, Causality, Middle East, </w:t>
      </w:r>
      <w:r w:rsidR="00F928A6" w:rsidRPr="008E6800">
        <w:rPr>
          <w:rFonts w:asciiTheme="majorBidi" w:hAnsiTheme="majorBidi" w:cstheme="majorBidi"/>
          <w:b/>
          <w:bCs/>
          <w:sz w:val="24"/>
          <w:szCs w:val="24"/>
        </w:rPr>
        <w:t>South Asia</w:t>
      </w:r>
    </w:p>
    <w:p w14:paraId="62101D08" w14:textId="77777777" w:rsidR="00310366" w:rsidRPr="008E6800" w:rsidRDefault="00310366" w:rsidP="00715D51">
      <w:pPr>
        <w:autoSpaceDE w:val="0"/>
        <w:autoSpaceDN w:val="0"/>
        <w:adjustRightInd w:val="0"/>
        <w:spacing w:after="0" w:line="240" w:lineRule="auto"/>
        <w:jc w:val="both"/>
        <w:rPr>
          <w:rFonts w:asciiTheme="majorBidi" w:hAnsiTheme="majorBidi" w:cstheme="majorBidi"/>
          <w:b/>
          <w:bCs/>
          <w:sz w:val="24"/>
          <w:szCs w:val="24"/>
        </w:rPr>
      </w:pPr>
    </w:p>
    <w:p w14:paraId="4EF2970F" w14:textId="3034C017" w:rsidR="00604CC5" w:rsidRPr="008E6800" w:rsidRDefault="00604CC5" w:rsidP="00715D51">
      <w:pPr>
        <w:autoSpaceDE w:val="0"/>
        <w:autoSpaceDN w:val="0"/>
        <w:adjustRightInd w:val="0"/>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 xml:space="preserve">JEL Codes: F10, </w:t>
      </w:r>
      <w:r w:rsidR="00F771F6" w:rsidRPr="008E6800">
        <w:rPr>
          <w:rFonts w:asciiTheme="majorBidi" w:hAnsiTheme="majorBidi" w:cstheme="majorBidi"/>
          <w:b/>
          <w:bCs/>
          <w:sz w:val="24"/>
          <w:szCs w:val="24"/>
        </w:rPr>
        <w:t>F</w:t>
      </w:r>
      <w:r w:rsidRPr="008E6800">
        <w:rPr>
          <w:rFonts w:asciiTheme="majorBidi" w:hAnsiTheme="majorBidi" w:cstheme="majorBidi"/>
          <w:b/>
          <w:bCs/>
          <w:sz w:val="24"/>
          <w:szCs w:val="24"/>
        </w:rPr>
        <w:t>43</w:t>
      </w:r>
    </w:p>
    <w:p w14:paraId="1E2FF4F9" w14:textId="7A265477" w:rsidR="00A45A42" w:rsidRPr="008E6800" w:rsidRDefault="00A45A42" w:rsidP="00715D51">
      <w:pPr>
        <w:autoSpaceDE w:val="0"/>
        <w:autoSpaceDN w:val="0"/>
        <w:adjustRightInd w:val="0"/>
        <w:spacing w:after="0" w:line="240" w:lineRule="auto"/>
        <w:jc w:val="both"/>
        <w:rPr>
          <w:rFonts w:asciiTheme="majorBidi" w:hAnsiTheme="majorBidi" w:cstheme="majorBidi"/>
          <w:b/>
          <w:bCs/>
          <w:sz w:val="24"/>
          <w:szCs w:val="24"/>
        </w:rPr>
      </w:pPr>
    </w:p>
    <w:p w14:paraId="034B755C" w14:textId="723D0FB8" w:rsidR="0003712E" w:rsidRPr="008E6800" w:rsidRDefault="002C4A41" w:rsidP="00715D51">
      <w:pPr>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Introduction</w:t>
      </w:r>
    </w:p>
    <w:p w14:paraId="2B910958" w14:textId="77777777" w:rsidR="00310366" w:rsidRPr="008E6800" w:rsidRDefault="00310366" w:rsidP="00715D51">
      <w:pPr>
        <w:autoSpaceDE w:val="0"/>
        <w:autoSpaceDN w:val="0"/>
        <w:adjustRightInd w:val="0"/>
        <w:spacing w:after="0" w:line="240" w:lineRule="auto"/>
        <w:jc w:val="both"/>
        <w:rPr>
          <w:rFonts w:asciiTheme="majorBidi" w:hAnsiTheme="majorBidi" w:cstheme="majorBidi"/>
          <w:b/>
          <w:bCs/>
          <w:sz w:val="24"/>
          <w:szCs w:val="24"/>
        </w:rPr>
      </w:pPr>
    </w:p>
    <w:p w14:paraId="4262E201" w14:textId="014D67D9" w:rsidR="002C0CAD" w:rsidRPr="009218CC" w:rsidRDefault="002C0CAD"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Classical and neo-classical economists believe that the contribution to international trade can have a positive influence on economic growth. Meanwhile</w:t>
      </w:r>
      <w:r w:rsidR="00772F13">
        <w:rPr>
          <w:rFonts w:asciiTheme="majorBidi" w:hAnsiTheme="majorBidi" w:cstheme="majorBidi"/>
          <w:sz w:val="24"/>
          <w:szCs w:val="24"/>
        </w:rPr>
        <w:t>,</w:t>
      </w:r>
      <w:r w:rsidRPr="009218CC">
        <w:rPr>
          <w:rFonts w:asciiTheme="majorBidi" w:hAnsiTheme="majorBidi" w:cstheme="majorBidi"/>
          <w:sz w:val="24"/>
          <w:szCs w:val="24"/>
        </w:rPr>
        <w:t xml:space="preserve"> many arguments support the belief that exports directly lead to greater economic growth because they contribute to the accumulation of foreign exchange, facilitating the dissemination of knowledge and increasing input efficiency. Thus, the pace of growth, In the event of any of these three cases can be described as the "growth engine"</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iedel j.","given":"","non-dropping-particle":"","parse-names":false,"suffix":""}],"id":"ITEM-1","issue":"373","issued":{"date-parts":[["2016"]]},"page":"56-73","title":"Trade as the Engine of Growth in Developing Countries , Revisited Author ( s ): James Riedel Published by : Wiley on behalf of the Royal Economic Society Stable URL : http://www.jstor.org/stable/2232215","type":"article-journal","volume":"94"},"uris":["http://www.mendeley.com/documents/?uuid=1fbb207a-43b2-4614-960b-362d65f983c2"]}],"mendeley":{"formattedCitation":"(Riedel j., 2016)","plainTextFormattedCitation":"(Riedel j., 2016)","previouslyFormattedCitation":"(Riedel j., 2016)"},"properties":{"noteIndex":0},"schema":"https://github.com/citation-style-language/schema/raw/master/csl-citation.json"}</w:instrText>
      </w:r>
      <w:r>
        <w:rPr>
          <w:rFonts w:asciiTheme="majorBidi" w:hAnsiTheme="majorBidi" w:cstheme="majorBidi"/>
          <w:sz w:val="24"/>
          <w:szCs w:val="24"/>
        </w:rPr>
        <w:fldChar w:fldCharType="separate"/>
      </w:r>
      <w:r w:rsidRPr="009609EE">
        <w:rPr>
          <w:rFonts w:asciiTheme="majorBidi" w:hAnsiTheme="majorBidi" w:cstheme="majorBidi"/>
          <w:noProof/>
          <w:sz w:val="24"/>
          <w:szCs w:val="24"/>
        </w:rPr>
        <w:t>(Riedel</w:t>
      </w:r>
      <w:r>
        <w:rPr>
          <w:rFonts w:asciiTheme="majorBidi" w:hAnsiTheme="majorBidi" w:cstheme="majorBidi"/>
          <w:noProof/>
          <w:sz w:val="24"/>
          <w:szCs w:val="24"/>
        </w:rPr>
        <w:t>,</w:t>
      </w:r>
      <w:r w:rsidRPr="009609EE">
        <w:rPr>
          <w:rFonts w:asciiTheme="majorBidi" w:hAnsiTheme="majorBidi" w:cstheme="majorBidi"/>
          <w:noProof/>
          <w:sz w:val="24"/>
          <w:szCs w:val="24"/>
        </w:rPr>
        <w:t xml:space="preserve"> 2016)</w:t>
      </w:r>
      <w:r>
        <w:rPr>
          <w:rFonts w:asciiTheme="majorBidi" w:hAnsiTheme="majorBidi" w:cstheme="majorBidi"/>
          <w:sz w:val="24"/>
          <w:szCs w:val="24"/>
        </w:rPr>
        <w:fldChar w:fldCharType="end"/>
      </w:r>
      <w:r w:rsidRPr="009218CC">
        <w:rPr>
          <w:rFonts w:asciiTheme="majorBidi" w:hAnsiTheme="majorBidi" w:cstheme="majorBidi"/>
          <w:sz w:val="24"/>
          <w:szCs w:val="24"/>
        </w:rPr>
        <w:t xml:space="preserve"> . Furthermore, </w:t>
      </w:r>
      <w:r w:rsidR="00772F13">
        <w:rPr>
          <w:rFonts w:asciiTheme="majorBidi" w:hAnsiTheme="majorBidi" w:cstheme="majorBidi"/>
          <w:sz w:val="24"/>
          <w:szCs w:val="24"/>
        </w:rPr>
        <w:t xml:space="preserve">the </w:t>
      </w:r>
      <w:r w:rsidRPr="009218CC">
        <w:rPr>
          <w:rFonts w:asciiTheme="majorBidi" w:hAnsiTheme="majorBidi" w:cstheme="majorBidi"/>
          <w:sz w:val="24"/>
          <w:szCs w:val="24"/>
        </w:rPr>
        <w:t xml:space="preserve">export expansion will influence economic growth by generating positive earnings on other economic activities via more professional administration styles, improved manufacturing techniques and economies of scale </w:t>
      </w:r>
      <w:r w:rsidRPr="009218CC">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07/bf02707502","ISSN":"1610-2878","author":[{"dropping-particle":"","family":"Ghatak","given":"Subrata","non-dropping-particle":"","parse-names":false,"suffix":""},{"dropping-particle":"","family":"Price","given":"Stephen Wheatley","non-dropping-particle":"","parse-names":false,"suffix":""}],"container-title":"Review of World Economics","id":"ITEM-1","issue":"3","issued":{"date-parts":[["1997"]]},"page":"538-553","title":"Export composition and economic growth: Cointegration and causality evidence for India","type":"article-journal","volume":"133"},"uris":["http://www.mendeley.com/documents/?uuid=bb94d55c-6a12-457a-aae7-ea75fef6b5e1"]}],"mendeley":{"formattedCitation":"(Ghatak &amp; Price, 1997)","manualFormatting":"(Ghatak  &amp; Price , 1997)","plainTextFormattedCitation":"(Ghatak &amp; Price, 1997)","previouslyFormattedCitation":"(Ghatak &amp; Price, 1997)"},"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Ghatak  &amp; Price, 1997)</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w:t>
      </w:r>
    </w:p>
    <w:p w14:paraId="66850DA6" w14:textId="77777777" w:rsidR="002C0CAD" w:rsidRPr="009218CC" w:rsidRDefault="002C0CAD" w:rsidP="00715D51">
      <w:pPr>
        <w:spacing w:after="0" w:line="240" w:lineRule="auto"/>
        <w:ind w:firstLine="720"/>
        <w:jc w:val="both"/>
        <w:rPr>
          <w:rFonts w:asciiTheme="majorBidi" w:hAnsiTheme="majorBidi" w:cstheme="majorBidi"/>
          <w:sz w:val="24"/>
          <w:szCs w:val="24"/>
        </w:rPr>
      </w:pPr>
      <w:r w:rsidRPr="009218CC">
        <w:rPr>
          <w:rFonts w:asciiTheme="majorBidi" w:hAnsiTheme="majorBidi" w:cstheme="majorBidi"/>
          <w:sz w:val="24"/>
          <w:szCs w:val="24"/>
        </w:rPr>
        <w:t>Efforts focused on studying and analyzing the links between export increase and economic growth, explaining the causes of this phenomenon, and conducting several empirical studies to test the hypothesis in different countries of the world. The export-led growth hypothesis, as a statute, is supported by the following arguments. First, within international trade multiplier, export growth increases production and employment. Second, the foreign exchange provided by export helps import capital goods, which in turn increases the production possibilities. Third, it contributes to expanding markets, competition, economies of scale and acceleration of technical progress in production. Finally, these theoretical arguments explain the strong relationship between export and production growth and are empirical evidence in favor of the hypothesis</w:t>
      </w:r>
      <w:r w:rsidRPr="009218CC">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Kugler","given":"Peter","non-dropping-particle":"","parse-names":false,"suffix":""}],"id":"ITEM-1","issue":"1991","issued":{"date-parts":[["1991"]]},"page":"73-82","title":"Exports and Cointegration: An Empirical Investigation","type":"article-journal","volume":"1"},"uris":["http://www.mendeley.com/documents/?uuid=81bdc4a1-4b18-4417-8228-b846ff3536ee"]}],"mendeley":{"formattedCitation":"(Kugler, 1991)","manualFormatting":"(Kugler, 1991)","plainTextFormattedCitation":"(Kugler, 1991)","previouslyFormattedCitation":"(Kugler, 1991)"},"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Kugler</w:t>
      </w:r>
      <w:r w:rsidRPr="009D0D23">
        <w:rPr>
          <w:rFonts w:asciiTheme="majorBidi" w:hAnsiTheme="majorBidi" w:cstheme="majorBidi"/>
          <w:noProof/>
          <w:sz w:val="24"/>
          <w:szCs w:val="24"/>
        </w:rPr>
        <w:t>, 1991</w:t>
      </w:r>
      <w:r w:rsidRPr="009218CC">
        <w:rPr>
          <w:rFonts w:asciiTheme="majorBidi" w:hAnsiTheme="majorBidi" w:cstheme="majorBidi"/>
          <w:noProof/>
          <w:sz w:val="24"/>
          <w:szCs w:val="24"/>
        </w:rPr>
        <w:t>)</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w:t>
      </w:r>
    </w:p>
    <w:p w14:paraId="19699431" w14:textId="52858DBA" w:rsidR="002C0CAD" w:rsidRPr="009218CC" w:rsidRDefault="002C0CAD" w:rsidP="00715D51">
      <w:pPr>
        <w:spacing w:after="0" w:line="240" w:lineRule="auto"/>
        <w:ind w:firstLine="720"/>
        <w:jc w:val="both"/>
        <w:rPr>
          <w:rFonts w:asciiTheme="majorBidi" w:hAnsiTheme="majorBidi" w:cstheme="majorBidi"/>
          <w:sz w:val="24"/>
          <w:szCs w:val="24"/>
        </w:rPr>
      </w:pPr>
      <w:r w:rsidRPr="009218CC">
        <w:rPr>
          <w:rFonts w:asciiTheme="majorBidi" w:hAnsiTheme="majorBidi" w:cstheme="majorBidi"/>
          <w:sz w:val="24"/>
          <w:szCs w:val="24"/>
        </w:rPr>
        <w:t xml:space="preserve">Discussions focused on the role of exports in enhancing economic growth.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DOI":"10.1093/wbro/3.1.27","ISSN":"02573032","author":[{"dropping-particle":"","family":"Bhagwati","given":"Jagdish N.","non-dropping-particle":"","parse-names":false,"suffix":""}],"container-title":"World Bank Research Observer","id":"ITEM-1","issue":"1","issued":{"date-parts":[["1988"]]},"page":"27-57","title":"Export-promoting trade strategy: Issues and evidence","type":"article-journal","volume":"3"},"uris":["http://www.mendeley.com/documents/?uuid=a667be4d-7a9d-467d-a10c-745fcfdfdc64"]}],"mendeley":{"formattedCitation":"(Bhagwati, 1988)","plainTextFormattedCitation":"(Bhagwati, 1988)","previouslyFormattedCitation":"(Bhagwati, 1988)"},"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Bhagwati, 1988)</w:t>
      </w:r>
      <w:r w:rsidRPr="009218CC">
        <w:rPr>
          <w:rFonts w:asciiTheme="majorBidi" w:hAnsiTheme="majorBidi" w:cstheme="majorBidi"/>
          <w:sz w:val="24"/>
          <w:szCs w:val="24"/>
        </w:rPr>
        <w:fldChar w:fldCharType="end"/>
      </w:r>
      <w:r w:rsidR="00050D05">
        <w:rPr>
          <w:rFonts w:asciiTheme="majorBidi" w:hAnsiTheme="majorBidi" w:cstheme="majorBidi"/>
          <w:sz w:val="24"/>
          <w:szCs w:val="24"/>
        </w:rPr>
        <w:t xml:space="preserve"> </w:t>
      </w:r>
      <w:r w:rsidRPr="009218CC">
        <w:rPr>
          <w:rFonts w:asciiTheme="majorBidi" w:hAnsiTheme="majorBidi" w:cstheme="majorBidi"/>
          <w:sz w:val="24"/>
          <w:szCs w:val="24"/>
        </w:rPr>
        <w:t xml:space="preserve">and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DOI":"10.1007/BF02696530","ISSN":"00432636","author":[{"dropping-particle":"","family":"Balassa","given":"Bela","non-dropping-particle":"","parse-names":false,"suffix":""}],"container-title":"Weltwirtschaftliches Archiv","id":"ITEM-1","issue":"1","issued":{"date-parts":[["1978"]]},"page":"24-61","title":"Export incentives and export performance in developing countries: A comparative analysis","type":"article-journal","volume":"114"},"uris":["http://www.mendeley.com/documents/?uuid=83634d54-5ffc-476e-8639-8a5b70bc852a"]}],"mendeley":{"formattedCitation":"(Balassa, 1978)","plainTextFormattedCitation":"(Balassa, 1978)","previouslyFormattedCitation":"(Balassa, 1978)"},"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Balassa, 1978)</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and others pointed to the obvious positive impact of exports on economic growth. The export-based growth hypothesis discussed by (ELG),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author":[{"dropping-particle":"","family":"Tyler W.G.","given":"","non-dropping-particle":"","parse-names":false,"suffix":""}],"id":"ITEM-1","issued":{"date-parts":[["1980"]]},"publisher":"Instituto de planejamento economico E social","title":"Growth and export expansion in developing countries.pdf","type":"article"},"uris":["http://www.mendeley.com/documents/?uuid=19ee16ba-7e12-4e8d-a95b-161d1f33bdba"]}],"mendeley":{"formattedCitation":"(Tyler W.G., 1980)","plainTextFormattedCitation":"(Tyler W.G., 1980)","previouslyFormattedCitation":"(Tyler W.G., 1980)"},"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Tyler, 1980)</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and</w:t>
      </w:r>
      <w:r w:rsidR="00050D05">
        <w:rPr>
          <w:rFonts w:asciiTheme="majorBidi" w:hAnsiTheme="majorBidi" w:cstheme="majorBidi"/>
          <w:sz w:val="24"/>
          <w:szCs w:val="24"/>
        </w:rPr>
        <w:t xml:space="preserve"> </w:t>
      </w:r>
      <w:r w:rsidRPr="009218CC">
        <w:rPr>
          <w:rFonts w:asciiTheme="majorBidi" w:hAnsiTheme="majorBidi" w:cstheme="majorBidi"/>
          <w:sz w:val="24"/>
          <w:szCs w:val="24"/>
        </w:rPr>
        <w:lastRenderedPageBreak/>
        <w:fldChar w:fldCharType="begin" w:fldLock="1"/>
      </w:r>
      <w:r w:rsidRPr="009218CC">
        <w:rPr>
          <w:rFonts w:asciiTheme="majorBidi" w:hAnsiTheme="majorBidi" w:cstheme="majorBidi"/>
          <w:sz w:val="24"/>
          <w:szCs w:val="24"/>
        </w:rPr>
        <w:instrText>ADDIN CSL_CITATION {"citationItems":[{"id":"ITEM-1","itemData":{"DOI":"10.2139/ssrn.1713843","abstract":"This paper provides a survey of the literature on trade theory, from the classical example of comparative advantage to the New Trade theories currently used by many advanced countries to direct industrial policy and trade. An account is provided of the neo-classical brand of reciprocal demand and resource endowment theories, along with their usual empirical verifications and logical critiques. A useful supplement is provided in terms of Staffan Linder’s theory of “overlapping demand,” which provides an explanation of trade structure in terms of aggregate demand. Attention is drawn to new developments in trade theory, with strategic trade providing inputs to industrial policy. Issues relating to trade, growth, and development are dealt with separately, supplemented by an account of the neo-Marxist versions of trade and underdevelopment.","author":[{"dropping-particle":"","family":"Sen","given":"Sunanda","non-dropping-particle":"","parse-names":false,"suffix":""}],"container-title":"SSRN Electronic Journal","id":"ITEM-1","issued":{"date-parts":[["2012"]]},"title":"International Trade Theory and Policy: A Review of the Literature","type":"article-journal"},"uris":["http://www.mendeley.com/documents/?uuid=7466c3b0-c06f-46f3-ad01-c9e5cda5024a"]}],"mendeley":{"formattedCitation":"(Sen, 2012)","manualFormatting":"(Sen S., 2012)","plainTextFormattedCitation":"(Sen, 2012)","previouslyFormattedCitation":"(Sen, 2012)"},"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Sen, 2012)</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followed by several studies that indicated the importance of exports in generating growth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DOI":"10.3917/med.135.0063","ISBN":"2804151379","ISSN":"03023052","abstract":"The purpose of this paper is to review the empirical literature on the relationship between international trade and economic growth. Case studies as well as econometrical works point to a positive impact of trade on growth, although they have shortcomings. Case studies are difficult to generalize and methods of econometrical works can be criticized. Industry and firm-level research also show that openness contributes to growth owing to its positive impact on productivity. The survey finally shows that the scope of the impact of trade reform on growth also depends on complementary policies.","author":[{"dropping-particle":"","family":"Hallaert","given":"Jean Jacques","non-dropping-particle":"","parse-names":false,"suffix":""}],"container-title":"Mondes en Developpement","id":"ITEM-1","issue":"3","issued":{"date-parts":[["2006"]]},"title":"A history of empirical literature on the relationship between trade and growth","type":"article-journal","volume":"34"},"uris":["http://www.mendeley.com/documents/?uuid=83536faf-365c-4918-8950-96059c7d33a9"]}],"mendeley":{"formattedCitation":"(Hallaert, 2006)","manualFormatting":"(Hallaert J.J. , 2006)","plainTextFormattedCitation":"(Hallaert, 2006)","previouslyFormattedCitation":"(Hallaert, 2006)"},"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Hallaert, 2006)</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and numerous empirical studies have found that rapid export growth accelerates economic growth</w:t>
      </w:r>
      <w:r w:rsidR="00050D05">
        <w:rPr>
          <w:rFonts w:asciiTheme="majorBidi" w:hAnsiTheme="majorBidi" w:cstheme="majorBidi"/>
          <w:sz w:val="24"/>
          <w:szCs w:val="24"/>
        </w:rPr>
        <w:t xml:space="preserve">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author":[{"dropping-particle":"","family":"Matsane S.H.","given":"","non-dropping-particle":"","parse-names":false,"suffix":""}],"id":"ITEM-1","issued":{"date-parts":[["2010"]]},"title":"Empirical Investigation on the Relationship between Trade Openness and Gross Domestic Product Growth Rate: The Case of South Africa (1980-2010)","type":"article-journal"},"uris":["http://www.mendeley.com/documents/?uuid=23415098-cff4-4ed7-9e50-d761bcbdf042"]}],"mendeley":{"formattedCitation":"(Matsane S.H., 2010)","plainTextFormattedCitation":"(Matsane S.H., 2010)","previouslyFormattedCitation":"(Matsane S.H., 2010)"},"properties":{"noteIndex":0},"schema":"https://github.com/citation-style-language/schema/raw/master/csl-citation.json"}</w:instrText>
      </w:r>
      <w:r w:rsidRPr="009218CC">
        <w:rPr>
          <w:rFonts w:asciiTheme="majorBidi" w:hAnsiTheme="majorBidi" w:cstheme="majorBidi"/>
          <w:sz w:val="24"/>
          <w:szCs w:val="24"/>
        </w:rPr>
        <w:fldChar w:fldCharType="separate"/>
      </w:r>
      <w:r>
        <w:rPr>
          <w:rFonts w:asciiTheme="majorBidi" w:hAnsiTheme="majorBidi" w:cstheme="majorBidi"/>
          <w:noProof/>
          <w:sz w:val="24"/>
          <w:szCs w:val="24"/>
        </w:rPr>
        <w:t>(Matsane</w:t>
      </w:r>
      <w:r w:rsidRPr="009218CC">
        <w:rPr>
          <w:rFonts w:asciiTheme="majorBidi" w:hAnsiTheme="majorBidi" w:cstheme="majorBidi"/>
          <w:noProof/>
          <w:sz w:val="24"/>
          <w:szCs w:val="24"/>
        </w:rPr>
        <w:t>, 2010)</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w:t>
      </w:r>
    </w:p>
    <w:p w14:paraId="0266CB16" w14:textId="2409F06B" w:rsidR="002C0CAD" w:rsidRPr="009218CC" w:rsidRDefault="002C0CAD" w:rsidP="00715D51">
      <w:pPr>
        <w:spacing w:after="0" w:line="240" w:lineRule="auto"/>
        <w:ind w:firstLine="720"/>
        <w:jc w:val="both"/>
        <w:rPr>
          <w:rFonts w:asciiTheme="majorBidi" w:hAnsiTheme="majorBidi" w:cstheme="majorBidi"/>
          <w:sz w:val="24"/>
          <w:szCs w:val="24"/>
        </w:rPr>
      </w:pPr>
      <w:bookmarkStart w:id="0" w:name="_Hlk33106774"/>
      <w:r w:rsidRPr="00573143">
        <w:rPr>
          <w:rFonts w:asciiTheme="majorBidi" w:hAnsiTheme="majorBidi" w:cstheme="majorBidi"/>
          <w:sz w:val="24"/>
          <w:szCs w:val="24"/>
          <w:highlight w:val="yellow"/>
        </w:rPr>
        <w:t>The inconsistency between the annual growth rates of exports, and GDP for both country groups published by the World Bank updated development indicators is the issue that the study will try to carry out its causes and reach its implications</w:t>
      </w:r>
      <w:r w:rsidR="00B96CA4">
        <w:rPr>
          <w:rFonts w:asciiTheme="majorBidi" w:hAnsiTheme="majorBidi" w:cstheme="majorBidi"/>
          <w:sz w:val="24"/>
          <w:szCs w:val="24"/>
          <w:highlight w:val="yellow"/>
        </w:rPr>
        <w:t>.</w:t>
      </w:r>
      <w:r w:rsidRPr="00573143">
        <w:rPr>
          <w:rFonts w:asciiTheme="majorBidi" w:hAnsiTheme="majorBidi" w:cstheme="majorBidi"/>
          <w:sz w:val="24"/>
          <w:szCs w:val="24"/>
          <w:highlight w:val="yellow"/>
        </w:rPr>
        <w:t xml:space="preserve"> It also determines the causal relationship between the underlying variables during the period of 1988-2018, and therefore submit insights for policymakers</w:t>
      </w:r>
      <w:r w:rsidRPr="009218CC">
        <w:rPr>
          <w:rFonts w:asciiTheme="majorBidi" w:hAnsiTheme="majorBidi" w:cstheme="majorBidi"/>
          <w:sz w:val="24"/>
          <w:szCs w:val="24"/>
        </w:rPr>
        <w:t xml:space="preserve">. The parameters of the </w:t>
      </w:r>
      <w:r w:rsidR="00B96CA4" w:rsidRPr="00B96CA4">
        <w:rPr>
          <w:rFonts w:asciiTheme="majorBidi" w:hAnsiTheme="majorBidi" w:cstheme="majorBidi"/>
          <w:sz w:val="24"/>
          <w:szCs w:val="24"/>
          <w:highlight w:val="yellow"/>
        </w:rPr>
        <w:t>explanatory</w:t>
      </w:r>
      <w:r w:rsidR="00B96CA4">
        <w:rPr>
          <w:rFonts w:asciiTheme="majorBidi" w:hAnsiTheme="majorBidi" w:cstheme="majorBidi"/>
          <w:sz w:val="24"/>
          <w:szCs w:val="24"/>
        </w:rPr>
        <w:t xml:space="preserve"> </w:t>
      </w:r>
      <w:r w:rsidRPr="009218CC">
        <w:rPr>
          <w:rFonts w:asciiTheme="majorBidi" w:hAnsiTheme="majorBidi" w:cstheme="majorBidi"/>
          <w:sz w:val="24"/>
          <w:szCs w:val="24"/>
        </w:rPr>
        <w:t>variables are expected to be positive and have a significant impact on GDP growth. The expected positive sign of the export variable is derived from the assumption that the export sector produces external factors leading to increased production in other sectors.</w:t>
      </w:r>
    </w:p>
    <w:p w14:paraId="3C89AFB5" w14:textId="6EEF5AB4" w:rsidR="002C0CAD" w:rsidRPr="00573143" w:rsidRDefault="002C0CAD" w:rsidP="00715D51">
      <w:pPr>
        <w:autoSpaceDE w:val="0"/>
        <w:autoSpaceDN w:val="0"/>
        <w:adjustRightInd w:val="0"/>
        <w:spacing w:after="0" w:line="240" w:lineRule="auto"/>
        <w:jc w:val="both"/>
        <w:rPr>
          <w:rFonts w:asciiTheme="majorBidi" w:hAnsiTheme="majorBidi" w:cstheme="majorBidi"/>
          <w:sz w:val="24"/>
          <w:szCs w:val="24"/>
          <w:highlight w:val="yellow"/>
        </w:rPr>
      </w:pPr>
      <w:r w:rsidRPr="009218CC">
        <w:rPr>
          <w:rFonts w:asciiTheme="majorBidi" w:hAnsiTheme="majorBidi" w:cstheme="majorBidi"/>
          <w:sz w:val="24"/>
          <w:szCs w:val="24"/>
        </w:rPr>
        <w:t xml:space="preserve">          </w:t>
      </w:r>
      <w:r w:rsidRPr="00573143">
        <w:rPr>
          <w:rFonts w:asciiTheme="majorBidi" w:hAnsiTheme="majorBidi" w:cstheme="majorBidi"/>
          <w:sz w:val="24"/>
          <w:szCs w:val="24"/>
          <w:highlight w:val="yellow"/>
        </w:rPr>
        <w:t>The final aim of this study is to estimate and analyze the impact of exports in economic performance in underlying country groups. So, the importance of the study comes from the fact that such results can explain the effects of export promote policies, and in particular the importance of the export sector and its performance on the growth pace, and because the inclusion of the mentioned variables helps to empirically examine the links between them. The contribution of this study is that it tests the links between exports and economic growth using updated data. Furthermore, it presents a comparison between</w:t>
      </w:r>
      <w:r w:rsidR="00772F13">
        <w:rPr>
          <w:rFonts w:asciiTheme="majorBidi" w:hAnsiTheme="majorBidi" w:cstheme="majorBidi"/>
          <w:sz w:val="24"/>
          <w:szCs w:val="24"/>
          <w:highlight w:val="yellow"/>
        </w:rPr>
        <w:t xml:space="preserve"> the</w:t>
      </w:r>
      <w:r w:rsidRPr="00573143">
        <w:rPr>
          <w:rFonts w:asciiTheme="majorBidi" w:hAnsiTheme="majorBidi" w:cstheme="majorBidi"/>
          <w:sz w:val="24"/>
          <w:szCs w:val="24"/>
          <w:highlight w:val="yellow"/>
        </w:rPr>
        <w:t xml:space="preserve"> two country groups in different areas. This may provide insights for policymakers. </w:t>
      </w:r>
    </w:p>
    <w:p w14:paraId="316CBB7D" w14:textId="000F01B8" w:rsidR="001F0D6D" w:rsidRPr="008E6800" w:rsidRDefault="002C0CAD" w:rsidP="00715D51">
      <w:pPr>
        <w:spacing w:after="0" w:line="240" w:lineRule="auto"/>
        <w:ind w:firstLine="720"/>
        <w:jc w:val="both"/>
        <w:rPr>
          <w:rFonts w:asciiTheme="majorBidi" w:hAnsiTheme="majorBidi" w:cstheme="majorBidi"/>
          <w:sz w:val="24"/>
          <w:szCs w:val="24"/>
        </w:rPr>
      </w:pPr>
      <w:r w:rsidRPr="00573143">
        <w:rPr>
          <w:rFonts w:asciiTheme="majorBidi" w:hAnsiTheme="majorBidi" w:cstheme="majorBidi"/>
          <w:sz w:val="24"/>
          <w:szCs w:val="24"/>
          <w:highlight w:val="yellow"/>
        </w:rPr>
        <w:t>The paper is organized as follows</w:t>
      </w:r>
      <w:r w:rsidRPr="009218CC">
        <w:rPr>
          <w:rFonts w:asciiTheme="majorBidi" w:hAnsiTheme="majorBidi" w:cstheme="majorBidi"/>
          <w:sz w:val="24"/>
          <w:szCs w:val="24"/>
        </w:rPr>
        <w:t>:</w:t>
      </w:r>
      <w:r w:rsidR="008B0746">
        <w:rPr>
          <w:rFonts w:asciiTheme="majorBidi" w:hAnsiTheme="majorBidi" w:cstheme="majorBidi"/>
          <w:sz w:val="24"/>
          <w:szCs w:val="24"/>
        </w:rPr>
        <w:t xml:space="preserve"> the</w:t>
      </w:r>
      <w:r w:rsidRPr="009218CC">
        <w:rPr>
          <w:rFonts w:asciiTheme="majorBidi" w:hAnsiTheme="majorBidi" w:cstheme="majorBidi"/>
          <w:sz w:val="24"/>
          <w:szCs w:val="24"/>
        </w:rPr>
        <w:t xml:space="preserve"> first section presents the theoretical framework and presents a review of previous literature on the links between exports and economic growth. The second section will discuss the methodology and data utilized. The results are discussed in section three and, section four summarizes the conclusions.</w:t>
      </w:r>
      <w:bookmarkEnd w:id="0"/>
    </w:p>
    <w:p w14:paraId="000D9EFE" w14:textId="77777777" w:rsidR="0003712E" w:rsidRPr="008E6800" w:rsidRDefault="0003712E" w:rsidP="00715D51">
      <w:pPr>
        <w:autoSpaceDE w:val="0"/>
        <w:autoSpaceDN w:val="0"/>
        <w:adjustRightInd w:val="0"/>
        <w:spacing w:after="0" w:line="240" w:lineRule="auto"/>
        <w:jc w:val="both"/>
        <w:rPr>
          <w:rFonts w:asciiTheme="majorBidi" w:hAnsiTheme="majorBidi" w:cstheme="majorBidi"/>
          <w:b/>
          <w:bCs/>
          <w:sz w:val="24"/>
          <w:szCs w:val="24"/>
        </w:rPr>
      </w:pPr>
    </w:p>
    <w:p w14:paraId="26D9AAB2" w14:textId="77777777" w:rsidR="00E42589" w:rsidRPr="009218CC" w:rsidRDefault="00E42589" w:rsidP="00715D51">
      <w:pPr>
        <w:spacing w:after="0" w:line="240" w:lineRule="auto"/>
        <w:jc w:val="both"/>
        <w:rPr>
          <w:rFonts w:asciiTheme="majorBidi" w:hAnsiTheme="majorBidi" w:cstheme="majorBidi"/>
          <w:b/>
          <w:bCs/>
          <w:sz w:val="24"/>
          <w:szCs w:val="24"/>
        </w:rPr>
      </w:pPr>
      <w:r w:rsidRPr="009218CC">
        <w:rPr>
          <w:rFonts w:asciiTheme="majorBidi" w:hAnsiTheme="majorBidi" w:cstheme="majorBidi"/>
          <w:b/>
          <w:bCs/>
          <w:sz w:val="24"/>
          <w:szCs w:val="24"/>
        </w:rPr>
        <w:t xml:space="preserve">Theoretical background  </w:t>
      </w:r>
    </w:p>
    <w:p w14:paraId="7EFD86C4" w14:textId="77777777" w:rsidR="0003712E" w:rsidRPr="008E6800" w:rsidRDefault="0003712E" w:rsidP="00715D51">
      <w:pPr>
        <w:autoSpaceDE w:val="0"/>
        <w:autoSpaceDN w:val="0"/>
        <w:adjustRightInd w:val="0"/>
        <w:spacing w:after="0" w:line="240" w:lineRule="auto"/>
        <w:jc w:val="both"/>
        <w:rPr>
          <w:rFonts w:asciiTheme="majorBidi" w:hAnsiTheme="majorBidi" w:cstheme="majorBidi"/>
          <w:b/>
          <w:bCs/>
          <w:sz w:val="24"/>
          <w:szCs w:val="24"/>
        </w:rPr>
      </w:pPr>
    </w:p>
    <w:p w14:paraId="557429B0" w14:textId="689AF375" w:rsidR="00033A42" w:rsidRPr="008E6800" w:rsidRDefault="00462336" w:rsidP="00715D51">
      <w:pPr>
        <w:spacing w:after="0" w:line="240" w:lineRule="auto"/>
        <w:jc w:val="both"/>
        <w:rPr>
          <w:rFonts w:asciiTheme="majorBidi" w:hAnsiTheme="majorBidi" w:cstheme="majorBidi"/>
          <w:sz w:val="24"/>
          <w:szCs w:val="24"/>
        </w:rPr>
      </w:pPr>
      <w:r w:rsidRPr="008E6800">
        <w:rPr>
          <w:rFonts w:asciiTheme="majorBidi" w:hAnsiTheme="majorBidi" w:cstheme="majorBidi"/>
          <w:sz w:val="24"/>
          <w:szCs w:val="24"/>
        </w:rPr>
        <w:t>Trade theory claims that exports boost the local economy through several channels. The increase in exports promote</w:t>
      </w:r>
      <w:r w:rsidR="00253697">
        <w:rPr>
          <w:rFonts w:asciiTheme="majorBidi" w:hAnsiTheme="majorBidi" w:cstheme="majorBidi"/>
          <w:sz w:val="24"/>
          <w:szCs w:val="24"/>
        </w:rPr>
        <w:t>s</w:t>
      </w:r>
      <w:r w:rsidRPr="008E6800">
        <w:rPr>
          <w:rFonts w:asciiTheme="majorBidi" w:hAnsiTheme="majorBidi" w:cstheme="majorBidi"/>
          <w:sz w:val="24"/>
          <w:szCs w:val="24"/>
        </w:rPr>
        <w:t xml:space="preserve"> real production and encourages local companies to specialize in the production of export goods, leading to an increase in productivity. Also, more skilled labor is used in the country's export sector. </w:t>
      </w:r>
      <w:r w:rsidRPr="00971A80">
        <w:rPr>
          <w:rFonts w:asciiTheme="majorBidi" w:hAnsiTheme="majorBidi" w:cstheme="majorBidi"/>
          <w:sz w:val="24"/>
          <w:szCs w:val="24"/>
          <w:highlight w:val="yellow"/>
        </w:rPr>
        <w:t>As a result,</w:t>
      </w:r>
      <w:r w:rsidRPr="008E6800">
        <w:rPr>
          <w:rFonts w:asciiTheme="majorBidi" w:hAnsiTheme="majorBidi" w:cstheme="majorBidi"/>
          <w:sz w:val="24"/>
          <w:szCs w:val="24"/>
        </w:rPr>
        <w:t xml:space="preserve"> the industry will be divided into two groups as a more productive and inefficient non-commercial sector</w:t>
      </w:r>
      <w:r w:rsidR="00A6218B" w:rsidRPr="008E6800">
        <w:rPr>
          <w:rFonts w:asciiTheme="majorBidi" w:hAnsiTheme="majorBidi" w:cstheme="majorBidi"/>
          <w:sz w:val="24"/>
          <w:szCs w:val="24"/>
        </w:rPr>
        <w:t>.</w:t>
      </w:r>
      <w:r w:rsidR="0055580C" w:rsidRPr="008E6800">
        <w:rPr>
          <w:rFonts w:asciiTheme="majorBidi" w:hAnsiTheme="majorBidi" w:cstheme="majorBidi"/>
          <w:sz w:val="24"/>
          <w:szCs w:val="24"/>
        </w:rPr>
        <w:t xml:space="preserve"> According to</w:t>
      </w:r>
      <w:r w:rsidR="00A65892">
        <w:rPr>
          <w:rFonts w:asciiTheme="majorBidi" w:hAnsiTheme="majorBidi" w:cstheme="majorBidi"/>
          <w:sz w:val="24"/>
          <w:szCs w:val="24"/>
        </w:rPr>
        <w:t xml:space="preserve"> </w:t>
      </w:r>
      <w:r w:rsidR="00A6218B" w:rsidRPr="008E6800">
        <w:rPr>
          <w:rFonts w:asciiTheme="majorBidi" w:hAnsiTheme="majorBidi" w:cstheme="majorBidi"/>
          <w:sz w:val="24"/>
          <w:szCs w:val="24"/>
        </w:rPr>
        <w:fldChar w:fldCharType="begin" w:fldLock="1"/>
      </w:r>
      <w:r w:rsidR="00A6218B" w:rsidRPr="008E6800">
        <w:rPr>
          <w:rFonts w:asciiTheme="majorBidi" w:hAnsiTheme="majorBidi" w:cstheme="majorBidi"/>
          <w:sz w:val="24"/>
          <w:szCs w:val="24"/>
        </w:rPr>
        <w:instrText>ADDIN CSL_CITATION {"citationItems":[{"id":"ITEM-1","itemData":{"DOI":"10.1016/s2212-5671(15)00759-5","ISSN":"22125671","abstract":"This paper empirically investigates the export-led growth hypothesis for Costa Rica. Johansen co-integration and Granger Causality tests are employed to investigate the long-run relationship and causality between exports and economic growth respectively. The results of Johansen co-integration indicate a long-run equilibrium relationship between exports and economic growth. Granger causality test results show an unidirectional causality from economic growth to export growth of Costa Rica.","author":[{"dropping-particle":"","family":"Gokmenoglu","given":"Korhan K.","non-dropping-particle":"","parse-names":false,"suffix":""},{"dropping-particle":"","family":"Sehnaz","given":"Zehra","non-dropping-particle":"","parse-names":false,"suffix":""},{"dropping-particle":"","family":"Taspinar","given":"Nigar","non-dropping-particle":"","parse-names":false,"suffix":""}],"container-title":"Procedia Economics and Finance","id":"ITEM-1","issue":"May","issued":{"date-parts":[["2015"]]},"page":"471-477","publisher":"Elsevier B.V.","title":"The Export-Led Growth: A Case Study of Costa Rica","type":"article-journal","volume":"25"},"uris":["http://www.mendeley.com/documents/?uuid=5b34df97-bde3-42cc-aacb-d232aaae5ce2"]}],"mendeley":{"formattedCitation":"(Gokmenoglu, Sehnaz, &amp; Taspinar, 2015)","plainTextFormattedCitation":"(Gokmenoglu, Sehnaz, &amp; Taspinar, 2015)","previouslyFormattedCitation":"(Gokmenoglu, Sehnaz, &amp; Taspinar, 2015)"},"properties":{"noteIndex":0},"schema":"https://github.com/citation-style-language/schema/raw/master/csl-citation.json"}</w:instrText>
      </w:r>
      <w:r w:rsidR="00A6218B" w:rsidRPr="008E6800">
        <w:rPr>
          <w:rFonts w:asciiTheme="majorBidi" w:hAnsiTheme="majorBidi" w:cstheme="majorBidi"/>
          <w:sz w:val="24"/>
          <w:szCs w:val="24"/>
        </w:rPr>
        <w:fldChar w:fldCharType="separate"/>
      </w:r>
      <w:r w:rsidR="00A6218B" w:rsidRPr="008E6800">
        <w:rPr>
          <w:rFonts w:asciiTheme="majorBidi" w:hAnsiTheme="majorBidi" w:cstheme="majorBidi"/>
          <w:noProof/>
          <w:sz w:val="24"/>
          <w:szCs w:val="24"/>
        </w:rPr>
        <w:t>(Gokmenoglu, Sehnaz, &amp; Taspinar, 2015)</w:t>
      </w:r>
      <w:r w:rsidR="00A6218B" w:rsidRPr="008E6800">
        <w:rPr>
          <w:rFonts w:asciiTheme="majorBidi" w:hAnsiTheme="majorBidi" w:cstheme="majorBidi"/>
          <w:sz w:val="24"/>
          <w:szCs w:val="24"/>
        </w:rPr>
        <w:fldChar w:fldCharType="end"/>
      </w:r>
      <w:r w:rsidRPr="008E6800">
        <w:rPr>
          <w:rFonts w:asciiTheme="majorBidi" w:hAnsiTheme="majorBidi" w:cstheme="majorBidi"/>
          <w:sz w:val="24"/>
          <w:szCs w:val="24"/>
        </w:rPr>
        <w:t xml:space="preserve"> </w:t>
      </w:r>
      <w:r w:rsidR="0055580C" w:rsidRPr="008E6800">
        <w:rPr>
          <w:rFonts w:asciiTheme="majorBidi" w:hAnsiTheme="majorBidi" w:cstheme="majorBidi"/>
          <w:sz w:val="24"/>
          <w:szCs w:val="24"/>
        </w:rPr>
        <w:t>e</w:t>
      </w:r>
      <w:r w:rsidRPr="008E6800">
        <w:rPr>
          <w:rFonts w:asciiTheme="majorBidi" w:hAnsiTheme="majorBidi" w:cstheme="majorBidi"/>
          <w:sz w:val="24"/>
          <w:szCs w:val="24"/>
        </w:rPr>
        <w:t>xports can be seen as an engine of growth in three ways</w:t>
      </w:r>
      <w:r w:rsidR="00050D05">
        <w:rPr>
          <w:rFonts w:asciiTheme="majorBidi" w:hAnsiTheme="majorBidi" w:cstheme="majorBidi"/>
          <w:sz w:val="24"/>
          <w:szCs w:val="24"/>
        </w:rPr>
        <w:t xml:space="preserve"> </w:t>
      </w:r>
      <w:r w:rsidR="00582FF5" w:rsidRPr="008E6800">
        <w:rPr>
          <w:rFonts w:asciiTheme="majorBidi" w:hAnsiTheme="majorBidi" w:cstheme="majorBidi"/>
          <w:sz w:val="24"/>
          <w:szCs w:val="24"/>
        </w:rPr>
        <w:fldChar w:fldCharType="begin" w:fldLock="1"/>
      </w:r>
      <w:r w:rsidR="00244DD0" w:rsidRPr="008E6800">
        <w:rPr>
          <w:rFonts w:asciiTheme="majorBidi" w:hAnsiTheme="majorBidi" w:cstheme="majorBidi"/>
          <w:sz w:val="24"/>
          <w:szCs w:val="24"/>
        </w:rPr>
        <w:instrText>ADDIN CSL_CITATION {"citationItems":[{"id":"ITEM-1","itemData":{"author":[{"dropping-particle":"","family":"Ben-david","given":"Dan","non-dropping-particle":"","parse-names":false,"suffix":""},{"dropping-particle":"","family":"Loewy","given":"Michael B","non-dropping-particle":"","parse-names":false,"suffix":""}],"id":"ITEM-1","issue":"1","issued":{"date-parts":[["2018"]]},"page":"1-16","title":"Trade and the Neoclassical Growth Model Author ( s ): Dan Ben-David and Michael B . Loewy Source : Journal of Economic Integration , Vol . 18 , No . 1 ( March 2003 ), pp . 1-16 Published by : Center for Economic Integration , Sejong University Stable URL ","type":"article-journal","volume":"18"},"uris":["http://www.mendeley.com/documents/?uuid=2466005a-66c5-4629-905c-7c3ed896f4a1"]}],"mendeley":{"formattedCitation":"(Ben-david &amp; Loewy, 2018)","manualFormatting":"(Ben-david D. &amp; Loewy M., 2018)","plainTextFormattedCitation":"(Ben-david &amp; Loewy, 2018)","previouslyFormattedCitation":"(Ben-david &amp; Loewy, 2018)"},"properties":{"noteIndex":0},"schema":"https://github.com/citation-style-language/schema/raw/master/csl-citation.json"}</w:instrText>
      </w:r>
      <w:r w:rsidR="00582FF5" w:rsidRPr="008E6800">
        <w:rPr>
          <w:rFonts w:asciiTheme="majorBidi" w:hAnsiTheme="majorBidi" w:cstheme="majorBidi"/>
          <w:sz w:val="24"/>
          <w:szCs w:val="24"/>
        </w:rPr>
        <w:fldChar w:fldCharType="separate"/>
      </w:r>
      <w:r w:rsidR="00582FF5" w:rsidRPr="008E6800">
        <w:rPr>
          <w:rFonts w:asciiTheme="majorBidi" w:hAnsiTheme="majorBidi" w:cstheme="majorBidi"/>
          <w:noProof/>
          <w:sz w:val="24"/>
          <w:szCs w:val="24"/>
        </w:rPr>
        <w:t>(Ben-</w:t>
      </w:r>
      <w:r w:rsidR="00253697">
        <w:rPr>
          <w:rFonts w:asciiTheme="majorBidi" w:hAnsiTheme="majorBidi" w:cstheme="majorBidi"/>
          <w:noProof/>
          <w:sz w:val="24"/>
          <w:szCs w:val="24"/>
        </w:rPr>
        <w:t>D</w:t>
      </w:r>
      <w:r w:rsidR="00582FF5" w:rsidRPr="008E6800">
        <w:rPr>
          <w:rFonts w:asciiTheme="majorBidi" w:hAnsiTheme="majorBidi" w:cstheme="majorBidi"/>
          <w:noProof/>
          <w:sz w:val="24"/>
          <w:szCs w:val="24"/>
        </w:rPr>
        <w:t>avid . &amp; Loewy, 2018)</w:t>
      </w:r>
      <w:r w:rsidR="00582FF5" w:rsidRPr="008E6800">
        <w:rPr>
          <w:rFonts w:asciiTheme="majorBidi" w:hAnsiTheme="majorBidi" w:cstheme="majorBidi"/>
          <w:sz w:val="24"/>
          <w:szCs w:val="24"/>
        </w:rPr>
        <w:fldChar w:fldCharType="end"/>
      </w:r>
      <w:r w:rsidR="0092594B" w:rsidRPr="008E6800">
        <w:rPr>
          <w:rFonts w:asciiTheme="majorBidi" w:hAnsiTheme="majorBidi" w:cstheme="majorBidi"/>
          <w:sz w:val="24"/>
          <w:szCs w:val="24"/>
        </w:rPr>
        <w:t>;</w:t>
      </w:r>
      <w:r w:rsidRPr="008E6800">
        <w:rPr>
          <w:rFonts w:asciiTheme="majorBidi" w:hAnsiTheme="majorBidi" w:cstheme="majorBidi"/>
          <w:sz w:val="24"/>
          <w:szCs w:val="24"/>
        </w:rPr>
        <w:t xml:space="preserve"> </w:t>
      </w:r>
      <w:r w:rsidR="00CD45FF" w:rsidRPr="008E6800">
        <w:rPr>
          <w:rFonts w:asciiTheme="majorBidi" w:hAnsiTheme="majorBidi" w:cstheme="majorBidi"/>
          <w:sz w:val="24"/>
          <w:szCs w:val="24"/>
        </w:rPr>
        <w:t>firstly, as</w:t>
      </w:r>
      <w:r w:rsidRPr="008E6800">
        <w:rPr>
          <w:rFonts w:asciiTheme="majorBidi" w:hAnsiTheme="majorBidi" w:cstheme="majorBidi"/>
          <w:sz w:val="24"/>
          <w:szCs w:val="24"/>
        </w:rPr>
        <w:t xml:space="preserve"> an element of total production</w:t>
      </w:r>
      <w:r w:rsidR="0055580C" w:rsidRPr="008E6800">
        <w:rPr>
          <w:rFonts w:asciiTheme="majorBidi" w:hAnsiTheme="majorBidi" w:cstheme="majorBidi"/>
          <w:sz w:val="24"/>
          <w:szCs w:val="24"/>
        </w:rPr>
        <w:t>,</w:t>
      </w:r>
      <w:r w:rsidRPr="008E6800">
        <w:rPr>
          <w:rFonts w:asciiTheme="majorBidi" w:hAnsiTheme="majorBidi" w:cstheme="majorBidi"/>
          <w:sz w:val="24"/>
          <w:szCs w:val="24"/>
        </w:rPr>
        <w:t xml:space="preserve"> </w:t>
      </w:r>
      <w:r w:rsidR="0055580C" w:rsidRPr="008E6800">
        <w:rPr>
          <w:rFonts w:asciiTheme="majorBidi" w:hAnsiTheme="majorBidi" w:cstheme="majorBidi"/>
          <w:sz w:val="24"/>
          <w:szCs w:val="24"/>
        </w:rPr>
        <w:t>a</w:t>
      </w:r>
      <w:r w:rsidRPr="008E6800">
        <w:rPr>
          <w:rFonts w:asciiTheme="majorBidi" w:hAnsiTheme="majorBidi" w:cstheme="majorBidi"/>
          <w:sz w:val="24"/>
          <w:szCs w:val="24"/>
        </w:rPr>
        <w:t>n increase in the demand for domestic exports can promote production growth, increasing employment and income in the exportable sector. Second</w:t>
      </w:r>
      <w:r w:rsidR="0055580C" w:rsidRPr="008E6800">
        <w:rPr>
          <w:rFonts w:asciiTheme="majorBidi" w:hAnsiTheme="majorBidi" w:cstheme="majorBidi"/>
          <w:sz w:val="24"/>
          <w:szCs w:val="24"/>
        </w:rPr>
        <w:t>ly</w:t>
      </w:r>
      <w:r w:rsidRPr="008E6800">
        <w:rPr>
          <w:rFonts w:asciiTheme="majorBidi" w:hAnsiTheme="majorBidi" w:cstheme="majorBidi"/>
          <w:sz w:val="24"/>
          <w:szCs w:val="24"/>
        </w:rPr>
        <w:t>, export growth can indirectly affect growth through effective resource allocation, efficient use of capacity, exploitation of economies of scale, and catalyzing technological improvement due to competition in overseas markets</w:t>
      </w:r>
      <w:r w:rsidR="00A65892">
        <w:rPr>
          <w:rFonts w:asciiTheme="majorBidi" w:hAnsiTheme="majorBidi" w:cstheme="majorBidi"/>
          <w:sz w:val="24"/>
          <w:szCs w:val="24"/>
        </w:rPr>
        <w:t xml:space="preserve"> </w:t>
      </w:r>
      <w:r w:rsidR="00230B15" w:rsidRPr="008E6800">
        <w:rPr>
          <w:rFonts w:asciiTheme="majorBidi" w:hAnsiTheme="majorBidi" w:cstheme="majorBidi"/>
          <w:sz w:val="24"/>
          <w:szCs w:val="24"/>
        </w:rPr>
        <w:fldChar w:fldCharType="begin" w:fldLock="1"/>
      </w:r>
      <w:r w:rsidR="00230B15" w:rsidRPr="008E6800">
        <w:rPr>
          <w:rFonts w:asciiTheme="majorBidi" w:hAnsiTheme="majorBidi" w:cstheme="majorBidi"/>
          <w:sz w:val="24"/>
          <w:szCs w:val="24"/>
        </w:rPr>
        <w:instrText>ADDIN CSL_CITATION {"citationItems":[{"id":"ITEM-1","itemData":{"DOI":"10.1080/00036840600749490","ISSN":"00036846","abstract":"Most previous investigations have only focused on the effect of export expansion on economic growth while ignoring the potential growth-enhancing contribution of imports. This article re-examines the relationship between trade and economic growth in Argentina, Colombia, and Peru with emphasis on both the role of exports and imports. Granger causality tests and impulse response functions were used to examine whether growth in trade stimulate economic growth (or vice versa). The results suggest that the singular focus of past studies on exports as the engine of growth may be misleading. Although there is some empirical evidence supporting export-led growth, the empirical support for import-led growth hypothesis is relatively stronger. In some cases, there is also evidence for reverse causality from gross domestic product growth to exports and imports.","author":[{"dropping-particle":"","family":"Loewy","given":"Dan Ben-David and Michael B.","non-dropping-particle":"","parse-names":false,"suffix":""}],"container-title":"Applied Economics","id":"ITEM-1","issue":"2","issued":{"date-parts":[["2008"]]},"page":"161-173","title":"Trade openness and economic growth: Is growth export-led or import-led?","type":"article-journal","volume":"40"},"uris":["http://www.mendeley.com/documents/?uuid=be2abb68-134d-465a-8ca5-31bd1bcc146e"]}],"mendeley":{"formattedCitation":"(Loewy, 2008)","plainTextFormattedCitation":"(Loewy, 2008)","previouslyFormattedCitation":"(Loewy, 2008)"},"properties":{"noteIndex":0},"schema":"https://github.com/citation-style-language/schema/raw/master/csl-citation.json"}</w:instrText>
      </w:r>
      <w:r w:rsidR="00230B15" w:rsidRPr="008E6800">
        <w:rPr>
          <w:rFonts w:asciiTheme="majorBidi" w:hAnsiTheme="majorBidi" w:cstheme="majorBidi"/>
          <w:sz w:val="24"/>
          <w:szCs w:val="24"/>
        </w:rPr>
        <w:fldChar w:fldCharType="separate"/>
      </w:r>
      <w:r w:rsidR="00230B15" w:rsidRPr="008E6800">
        <w:rPr>
          <w:rFonts w:asciiTheme="majorBidi" w:hAnsiTheme="majorBidi" w:cstheme="majorBidi"/>
          <w:noProof/>
          <w:sz w:val="24"/>
          <w:szCs w:val="24"/>
        </w:rPr>
        <w:t>(Loewy, 2008)</w:t>
      </w:r>
      <w:r w:rsidR="00230B15" w:rsidRPr="008E6800">
        <w:rPr>
          <w:rFonts w:asciiTheme="majorBidi" w:hAnsiTheme="majorBidi" w:cstheme="majorBidi"/>
          <w:sz w:val="24"/>
          <w:szCs w:val="24"/>
        </w:rPr>
        <w:fldChar w:fldCharType="end"/>
      </w:r>
      <w:r w:rsidR="00033A42" w:rsidRPr="008E6800">
        <w:rPr>
          <w:rFonts w:asciiTheme="majorBidi" w:hAnsiTheme="majorBidi" w:cstheme="majorBidi"/>
          <w:sz w:val="24"/>
          <w:szCs w:val="24"/>
        </w:rPr>
        <w:t>.</w:t>
      </w:r>
    </w:p>
    <w:p w14:paraId="57EA3908" w14:textId="7D10EBB4" w:rsidR="001E3797" w:rsidRPr="009218CC" w:rsidRDefault="001E3797" w:rsidP="00715D51">
      <w:pPr>
        <w:autoSpaceDE w:val="0"/>
        <w:autoSpaceDN w:val="0"/>
        <w:adjustRightInd w:val="0"/>
        <w:spacing w:after="0" w:line="240" w:lineRule="auto"/>
        <w:ind w:firstLine="720"/>
        <w:jc w:val="both"/>
        <w:rPr>
          <w:rFonts w:asciiTheme="majorBidi" w:hAnsiTheme="majorBidi" w:cstheme="majorBidi"/>
          <w:sz w:val="24"/>
          <w:szCs w:val="24"/>
        </w:rPr>
      </w:pPr>
      <w:r w:rsidRPr="009218CC">
        <w:rPr>
          <w:rFonts w:asciiTheme="majorBidi" w:hAnsiTheme="majorBidi" w:cstheme="majorBidi"/>
          <w:sz w:val="24"/>
          <w:szCs w:val="24"/>
        </w:rPr>
        <w:t xml:space="preserve">Thirdly, exports can provide foreign currencies that allow for increased levels of capital and intermediate goods imports, which in turn stimulate capital formation and thus stimulate production growth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author":[{"dropping-particle":"el","family":"Rizavi","given":"S.et","non-dropping-particle":"","parse-names":false,"suffix":""}],"container-title":"A Research Journal of South Asian Studies","id":"ITEM-1","issue":"2","issued":{"date-parts":[["2010"]]},"page":"419-428","title":"Openness and Growth in South Asia","type":"article-journal","volume":"25"},"uris":["http://www.mendeley.com/documents/?uuid=f38b54bc-783f-4280-b7b0-9ee502bc5dae"]}],"mendeley":{"formattedCitation":"(Rizavi, 2010)","manualFormatting":"(Rizavi S.S. et al, 2010)","plainTextFormattedCitation":"(Rizavi, 2010)","previouslyFormattedCitation":"(Rizavi, 2010)"},"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Rizavi et al, 2010)</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According to </w:t>
      </w:r>
      <w:r w:rsidRPr="009218CC">
        <w:rPr>
          <w:rFonts w:asciiTheme="majorBidi" w:hAnsiTheme="majorBidi" w:cstheme="majorBidi"/>
          <w:noProof/>
          <w:sz w:val="24"/>
          <w:szCs w:val="24"/>
        </w:rPr>
        <w:t>Hatemi</w:t>
      </w:r>
      <w:r w:rsidRPr="009218CC">
        <w:rPr>
          <w:rFonts w:asciiTheme="majorBidi" w:hAnsiTheme="majorBidi" w:cstheme="majorBidi"/>
          <w:sz w:val="24"/>
          <w:szCs w:val="24"/>
        </w:rPr>
        <w:t xml:space="preserve"> and </w:t>
      </w:r>
      <w:r w:rsidRPr="009218CC">
        <w:rPr>
          <w:rFonts w:asciiTheme="majorBidi" w:hAnsiTheme="majorBidi" w:cstheme="majorBidi"/>
          <w:noProof/>
          <w:sz w:val="24"/>
          <w:szCs w:val="24"/>
        </w:rPr>
        <w:t>Irandoust</w:t>
      </w:r>
      <w:r w:rsidRPr="009218CC">
        <w:rPr>
          <w:rFonts w:asciiTheme="majorBidi" w:hAnsiTheme="majorBidi" w:cstheme="majorBidi"/>
          <w:sz w:val="24"/>
          <w:szCs w:val="24"/>
        </w:rPr>
        <w:t xml:space="preserve">, export-oriented policies contribute to economic growth through various summarized methods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abstract":"Human capital is increasingly believed to play an important role in the growth process, however, adequately measuring its stock remains controversial. This paper identifies three general approaches to human capital measurement; cost-based, income-based and education-based, and presents a critical review of the theories and their applications to data from a range of countries. Emphasis on empirical evidence will be given to the case of New Zealand.","author":[{"dropping-particle":"","family":"Hatemi-J, A., &amp; Irandoust","given":"M.","non-dropping-particle":"","parse-names":false,"suffix":""}],"container-title":"Atlantic Economic Journal","id":"ITEM-1","issue":"28","issued":{"date-parts":[["2000"]]},"page":"412-426","title":"Export performance and economic growth causality: An empirical analysis","type":"article-journal","volume":"4"},"uris":["http://www.mendeley.com/documents/?uuid=b83cfd45-33f8-4fd8-936d-014a92ceb782"]}],"mendeley":{"formattedCitation":"(Hatemi-J, A., &amp; Irandoust, 2000)","plainTextFormattedCitation":"(Hatemi-J, A., &amp; Irandoust, 2000)","previouslyFormattedCitation":"(Hatemi-J, A., &amp; Irandoust, 2000)"},"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Hatemi, &amp; Irandoust, 2000)</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w:t>
      </w:r>
    </w:p>
    <w:p w14:paraId="4F9AC7E4" w14:textId="1FA51C29" w:rsidR="001E3797" w:rsidRPr="009218CC" w:rsidRDefault="001E3797" w:rsidP="00715D51">
      <w:pPr>
        <w:autoSpaceDE w:val="0"/>
        <w:autoSpaceDN w:val="0"/>
        <w:adjustRightInd w:val="0"/>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 xml:space="preserve">• </w:t>
      </w:r>
      <w:r w:rsidR="000728B8">
        <w:rPr>
          <w:rFonts w:asciiTheme="majorBidi" w:hAnsiTheme="majorBidi" w:cstheme="majorBidi"/>
          <w:sz w:val="24"/>
          <w:szCs w:val="24"/>
        </w:rPr>
        <w:t xml:space="preserve"> </w:t>
      </w:r>
      <w:r w:rsidRPr="009218CC">
        <w:rPr>
          <w:rFonts w:asciiTheme="majorBidi" w:hAnsiTheme="majorBidi" w:cstheme="majorBidi"/>
          <w:sz w:val="24"/>
          <w:szCs w:val="24"/>
        </w:rPr>
        <w:t>The Keynesian hypothesis that increased exports and through the multiplier of foreign trade leads to the expansion of production.</w:t>
      </w:r>
    </w:p>
    <w:p w14:paraId="7FF34373" w14:textId="77777777" w:rsidR="001E3797" w:rsidRPr="009218CC" w:rsidRDefault="001E3797" w:rsidP="00715D51">
      <w:pPr>
        <w:autoSpaceDE w:val="0"/>
        <w:autoSpaceDN w:val="0"/>
        <w:adjustRightInd w:val="0"/>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 Exportation provides foreign currency to allow increased imports of capital goods and intermediate goods, which leads to economic growth.</w:t>
      </w:r>
    </w:p>
    <w:p w14:paraId="326F99E0" w14:textId="51F30BD7" w:rsidR="001E3797" w:rsidRPr="009218CC" w:rsidRDefault="001E3797" w:rsidP="000728B8">
      <w:pPr>
        <w:tabs>
          <w:tab w:val="left" w:pos="270"/>
        </w:tabs>
        <w:autoSpaceDE w:val="0"/>
        <w:autoSpaceDN w:val="0"/>
        <w:adjustRightInd w:val="0"/>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lastRenderedPageBreak/>
        <w:t xml:space="preserve">• </w:t>
      </w:r>
      <w:r w:rsidR="000728B8">
        <w:rPr>
          <w:rFonts w:asciiTheme="majorBidi" w:hAnsiTheme="majorBidi" w:cstheme="majorBidi"/>
          <w:sz w:val="24"/>
          <w:szCs w:val="24"/>
        </w:rPr>
        <w:t xml:space="preserve">  </w:t>
      </w:r>
      <w:r w:rsidRPr="009218CC">
        <w:rPr>
          <w:rFonts w:asciiTheme="majorBidi" w:hAnsiTheme="majorBidi" w:cstheme="majorBidi"/>
          <w:sz w:val="24"/>
          <w:szCs w:val="24"/>
        </w:rPr>
        <w:t>Exports increase efficiency through competition.</w:t>
      </w:r>
    </w:p>
    <w:p w14:paraId="7CE3BA07" w14:textId="741A0E52" w:rsidR="00310366" w:rsidRDefault="001E3797" w:rsidP="00715D51">
      <w:pPr>
        <w:spacing w:after="0" w:line="240" w:lineRule="auto"/>
        <w:ind w:left="284" w:hanging="284"/>
        <w:jc w:val="both"/>
        <w:rPr>
          <w:rFonts w:asciiTheme="majorBidi" w:hAnsiTheme="majorBidi" w:cstheme="majorBidi"/>
          <w:sz w:val="24"/>
          <w:szCs w:val="24"/>
        </w:rPr>
      </w:pPr>
      <w:r w:rsidRPr="009218CC">
        <w:rPr>
          <w:rFonts w:asciiTheme="majorBidi" w:hAnsiTheme="majorBidi" w:cstheme="majorBidi"/>
          <w:sz w:val="24"/>
          <w:szCs w:val="24"/>
        </w:rPr>
        <w:t xml:space="preserve">• </w:t>
      </w:r>
      <w:r w:rsidR="000728B8">
        <w:rPr>
          <w:rFonts w:asciiTheme="majorBidi" w:hAnsiTheme="majorBidi" w:cstheme="majorBidi"/>
          <w:sz w:val="24"/>
          <w:szCs w:val="24"/>
        </w:rPr>
        <w:t xml:space="preserve">  </w:t>
      </w:r>
      <w:r w:rsidRPr="009218CC">
        <w:rPr>
          <w:rFonts w:asciiTheme="majorBidi" w:hAnsiTheme="majorBidi" w:cstheme="majorBidi"/>
          <w:sz w:val="24"/>
          <w:szCs w:val="24"/>
        </w:rPr>
        <w:t>Competition prompt economic activity diffusion of technology defined in production, which is an important potential source of growth</w:t>
      </w:r>
      <w:r w:rsidR="00462336" w:rsidRPr="008E6800">
        <w:rPr>
          <w:rFonts w:asciiTheme="majorBidi" w:hAnsiTheme="majorBidi" w:cstheme="majorBidi"/>
          <w:sz w:val="24"/>
          <w:szCs w:val="24"/>
        </w:rPr>
        <w:t>.</w:t>
      </w:r>
    </w:p>
    <w:p w14:paraId="42FB003D" w14:textId="77777777" w:rsidR="00B73642" w:rsidRPr="008E6800" w:rsidRDefault="00B73642" w:rsidP="00715D51">
      <w:pPr>
        <w:spacing w:after="0" w:line="240" w:lineRule="auto"/>
        <w:ind w:left="288" w:hanging="288"/>
        <w:jc w:val="both"/>
        <w:rPr>
          <w:rFonts w:asciiTheme="majorBidi" w:hAnsiTheme="majorBidi" w:cstheme="majorBidi"/>
          <w:sz w:val="24"/>
          <w:szCs w:val="24"/>
        </w:rPr>
      </w:pPr>
    </w:p>
    <w:p w14:paraId="5DBC1BE2" w14:textId="2D4CBE43" w:rsidR="0090589F" w:rsidRDefault="0090589F" w:rsidP="00715D51">
      <w:pPr>
        <w:spacing w:after="0" w:line="240" w:lineRule="auto"/>
        <w:jc w:val="both"/>
        <w:rPr>
          <w:rFonts w:asciiTheme="majorBidi" w:hAnsiTheme="majorBidi" w:cstheme="majorBidi"/>
          <w:b/>
          <w:bCs/>
          <w:sz w:val="24"/>
          <w:szCs w:val="24"/>
        </w:rPr>
      </w:pPr>
      <w:r w:rsidRPr="009218CC">
        <w:rPr>
          <w:rFonts w:asciiTheme="majorBidi" w:hAnsiTheme="majorBidi" w:cstheme="majorBidi"/>
          <w:b/>
          <w:bCs/>
          <w:sz w:val="24"/>
          <w:szCs w:val="24"/>
        </w:rPr>
        <w:t>Literature review</w:t>
      </w:r>
    </w:p>
    <w:p w14:paraId="1486A344" w14:textId="77777777" w:rsidR="0090589F" w:rsidRPr="009218CC" w:rsidRDefault="0090589F" w:rsidP="00715D51">
      <w:pPr>
        <w:spacing w:after="0" w:line="240" w:lineRule="auto"/>
        <w:jc w:val="both"/>
        <w:rPr>
          <w:rFonts w:asciiTheme="majorBidi" w:hAnsiTheme="majorBidi" w:cstheme="majorBidi"/>
          <w:b/>
          <w:bCs/>
          <w:sz w:val="24"/>
          <w:szCs w:val="24"/>
        </w:rPr>
      </w:pPr>
    </w:p>
    <w:p w14:paraId="0C322C57" w14:textId="0C3E1781" w:rsidR="0090589F" w:rsidRPr="009218CC" w:rsidRDefault="0090589F" w:rsidP="00715D51">
      <w:pPr>
        <w:autoSpaceDE w:val="0"/>
        <w:autoSpaceDN w:val="0"/>
        <w:adjustRightInd w:val="0"/>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 xml:space="preserve">Balassa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author":[{"dropping-particle":"","family":"Balassa","given":"Bela","non-dropping-particle":"","parse-names":false,"suffix":""}],"container-title":"Economic and Political Weekly","id":"ITEM-1","issued":{"date-parts":[["1985"]]},"page":"7-25","title":"Trade Between Developed and Developing Countries': the Decade Ahead","type":"article-journal"},"suppress-author":1,"uris":["http://www.mendeley.com/documents/?uuid=03620c1d-7468-44d4-a2af-1f246f1037f4"]}],"mendeley":{"formattedCitation":"(1985)","plainTextFormattedCitation":"(1985)","previouslyFormattedCitation":"(1985)"},"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1985)</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noted that gains from trade would be greater in economic growth if the export promotion strategy was followed, as this strategy ensured more efficient use of productive resources. Similarly,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DOI":"10.1016/S0313-5926(02)50030-8","ISSN":"03135926","abstract":"The present empirical note re-examines the export-led growth hypothesis for the case of Malaysia. Using standard procedures of unit root testing, cointegration and error correction modelling, we find evidence for bi-directional causality between exports and real output per capita. Addressing the issue of exogeneity, we test for weak exogeneity and super exogeneity of exports within the error correction framework. We find evidence that exports are not weakly exogenous and subsequently, are not super exogenous. This result weakens the case for the export-led growth hypothesis. In the Malaysian context, the Lucas critique applies, namely, that the relationship between exports and real output per capita is not invariant to policy changes or regime shifts.","author":[{"dropping-particle":"","family":"Ibrahim","given":"Mansor H.","non-dropping-particle":"","parse-names":false,"suffix":""}],"container-title":"Economic Analysis and Policy","id":"ITEM-1","issue":"2","issued":{"date-parts":[["2002"]]},"page":"221-232","publisher":"Elsevier Masson SAS","title":"An Empirical Note on the Export-Led Growth Hypothesis: The Case of Malaysia","type":"article-journal","volume":"32"},"uris":["http://www.mendeley.com/documents/?uuid=a32c21fc-2e82-4f29-8256-c08a6f1b13bf"]}],"mendeley":{"formattedCitation":"(Ibrahim, 2002)","manualFormatting":"(Ibrahim M.H., 2002)","plainTextFormattedCitation":"(Ibrahim, 2002)","previouslyFormattedCitation":"(Ibrahim, 2002)"},"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w:t>
      </w:r>
      <w:r w:rsidRPr="005B67E1">
        <w:rPr>
          <w:rFonts w:asciiTheme="majorBidi" w:hAnsiTheme="majorBidi" w:cstheme="majorBidi"/>
          <w:noProof/>
          <w:sz w:val="24"/>
          <w:szCs w:val="24"/>
        </w:rPr>
        <w:t>Ibrahim</w:t>
      </w:r>
      <w:r w:rsidRPr="009218CC">
        <w:rPr>
          <w:rFonts w:asciiTheme="majorBidi" w:hAnsiTheme="majorBidi" w:cstheme="majorBidi"/>
          <w:noProof/>
          <w:sz w:val="24"/>
          <w:szCs w:val="24"/>
        </w:rPr>
        <w:t>, 2002)</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found that Real GDP, exports, and imports are to be cointegrated and that Granger causality runs from exports and imports to real output.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DOI":"10.1111/1467-8381.00092","ISSN":"13513958","abstract":"This paper examines the relationship between export growth and income growth by including imports in the system of equations using the Johansen (1988) procedure and vector-error correction (VEC) model. Real exports were disaggregated into manufacturing and agricultural exports. The results of the multivariate cointegration indicate the presence of a stationary long-run relationship between exports, imports and GDP. The estimated VEC models suggest economic growth is driven by exports. Test results also confirm that economic growth causes export growth for manufacturing exports. Indeed, we found a feedback causal relationship between exports and economic growth for both the manufacturing and agricultural exports. The empirical findings indicate that an important determinant of long-run growth in the fast growing Malaysian economy is imports of foreign technology.","author":[{"dropping-particle":"","family":"Baharumshah","given":"Ahmad Zubaidi","non-dropping-particle":"","parse-names":false,"suffix":""},{"dropping-particle":"","family":"Rashid","given":"Salim","non-dropping-particle":"","parse-names":false,"suffix":""}],"container-title":"Asian Economic Journal","id":"ITEM-1","issue":"4","issued":{"date-parts":[["1999"]]},"page":"389-406","title":"Exports, imports and economic growth in Malaysia: Empirical evidence based on multivariate time series","type":"article-journal","volume":"13"},"uris":["http://www.mendeley.com/documents/?uuid=b333501f-5135-4fbb-9ddb-75f032b95826"]}],"mendeley":{"formattedCitation":"(Baharumshah &amp; Rashid, 1999)","manualFormatting":"(Baharumshah A.Z. &amp; Rashid S., 1999)","plainTextFormattedCitation":"(Baharumshah &amp; Rashid, 1999)","previouslyFormattedCitation":"(Baharumshah &amp; Rashid, 1999)"},"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Baharumshah  &amp; Rashid, 1999)</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results approve that economic growth causes export growth for industrial exports.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ISSN":"1346-2466","author":[{"dropping-particle":"el","family":"Hamori","given":"S.et","non-dropping-particle":"","parse-names":false,"suffix":""}],"container-title":"</w:instrText>
      </w:r>
      <w:r w:rsidRPr="009218CC">
        <w:rPr>
          <w:rFonts w:ascii="MS Gothic" w:eastAsia="MS Gothic" w:hAnsi="MS Gothic" w:cs="MS Gothic" w:hint="eastAsia"/>
          <w:sz w:val="24"/>
          <w:szCs w:val="24"/>
        </w:rPr>
        <w:instrText>アジア・アフリカ地域研究</w:instrText>
      </w:r>
      <w:r w:rsidRPr="009218CC">
        <w:rPr>
          <w:rFonts w:asciiTheme="majorBidi" w:hAnsiTheme="majorBidi" w:cstheme="majorBidi"/>
          <w:sz w:val="24"/>
          <w:szCs w:val="24"/>
        </w:rPr>
        <w:instrText xml:space="preserve"> = Asian and African area studies","id":"ITEM-1","issued":{"date-parts":[["2003"]]},"page":"174-185","title":"Trade and Growth Relationship: Some Evidence from Comoros, Madagascar, Mauritius and Seychelles","type":"article-journal","volume":"3"},"uris":["http://www.mendeley.com/documents/?uuid=ee7790e8-e519-4c48-abc8-1329ab077f34"]}],"mendeley":{"formattedCitation":"(Hamori, 2003)","plainTextFormattedCitation":"(Hamori, 2003)","previouslyFormattedCitation":"(Hamori, 2003)"},"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Hamori, 2003)</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studied the effects of trade on growth in four African countries. The results indicated a different way of causality and non-causality between exports and growth among (OECD) countries.</w:t>
      </w:r>
    </w:p>
    <w:p w14:paraId="7BDBC7C4" w14:textId="26A44A1D" w:rsidR="0090589F" w:rsidRPr="009218CC" w:rsidRDefault="0090589F" w:rsidP="00715D51">
      <w:pPr>
        <w:spacing w:after="0" w:line="240" w:lineRule="auto"/>
        <w:ind w:firstLine="720"/>
        <w:jc w:val="both"/>
        <w:rPr>
          <w:rFonts w:asciiTheme="majorBidi" w:hAnsiTheme="majorBidi" w:cstheme="majorBidi"/>
          <w:sz w:val="24"/>
          <w:szCs w:val="24"/>
        </w:rPr>
      </w:pPr>
      <w:r w:rsidRPr="007C3E80">
        <w:rPr>
          <w:rFonts w:asciiTheme="majorBidi" w:hAnsiTheme="majorBidi" w:cstheme="majorBidi"/>
          <w:sz w:val="24"/>
          <w:szCs w:val="24"/>
        </w:rPr>
        <w:t>Accordi</w:t>
      </w:r>
      <w:r w:rsidRPr="009218CC">
        <w:rPr>
          <w:rFonts w:asciiTheme="majorBidi" w:hAnsiTheme="majorBidi" w:cstheme="majorBidi"/>
          <w:sz w:val="24"/>
          <w:szCs w:val="24"/>
        </w:rPr>
        <w:t xml:space="preserve">ng to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ISSN":"15452921","abstract":"For decades, the conventional wisdom for a developing nation striving to achieve an impressive economic growth has been to carve a niche in the global marketplace. However, empirical findings of various research studies on the \"export-led growth\" hypothesis do not provide a solid evidence to support this viewpoint. The current paper chooses one of the \"East Asian Miracle\" economies, Malaysia, to empirically examine whether exports act as the \"engine\" of growth. The results of the empirical analysis do not support the \"export-led growth\" hypothesis. Rather, they lead to a conclusion that there exists a \"virtuous cycle\" or mutually reinforcing relationship between Malaysia's exports and GDP in the long run. The findings also detected unidirectional short run causality from GDP to exports, but not vice versa. This means that the increase in Malaysia's export tends to be an effect, and not the cause, of the country's output expansion.","author":[{"dropping-particle":"","family":"Furuoka","given":"Fumitaka","non-dropping-particle":"","parse-names":false,"suffix":""}],"container-title":"Economics Bulletin","id":"ITEM-1","issue":"37","issued":{"date-parts":[["2007"]]},"page":"1-14","title":"Do exports act as \"engine\" of growth? Evidence from Malaysia","type":"article-journal","volume":"6"},"uris":["http://www.mendeley.com/documents/?uuid=5faf9585-079c-496e-ad6f-0ae2e1c01d7d"]}],"mendeley":{"formattedCitation":"(Furuoka, 2007)","manualFormatting":"(Furuoka F., 2007)","plainTextFormattedCitation":"(Furuoka, 2007)","previouslyFormattedCitation":"(Furuoka, 2007)"},"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Furuoka, 2007)</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outcomes do not support the “export-led growth” hypothesis. Rather, there exists a mutually reinforcing long-run relationship between exports and economic growth, and also detected unidirectional causality from economic growth to exports.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DOI":"10.1108/01443580710826380","ISSN":"01443585","abstract":"Purpose - This paper aims to examine the export-led growth hypothesis for Fiji and Papua New Guinea (PNG). Design/methodology/approach - The paper investigates the export-led growth hypothesis for Fiji and PNG who have been facing dismal economic growth performances over the last couple of decades. Findings - Findings of the study suggest that for Fiji there is evidence of export-led growth in the long-run, while for PNG there is evidence of export-led growth in the short-run. Originality/value - The findings of this paper have important messages for policy makers given that export sectors in both countries investigated are underdeveloped due mainly to a sustained period of political instability. © Emerald Group Publishing Limited.","author":[{"dropping-particle":"el","family":"Narayan","given":"et","non-dropping-particle":"","parse-names":false,"suffix":""}],"container-title":"Journal of Economic Studies","id":"ITEM-1","issue":"4","issued":{"date-parts":[["2007"]]},"page":"341-351","title":"Export-led growth hypothesis: Evidence from Papua New Guinea and Fiji","type":"article-journal","volume":"34"},"uris":["http://www.mendeley.com/documents/?uuid=f22fd59f-1d15-4876-8e02-165786674a8a"]}],"mendeley":{"formattedCitation":"(Narayan, 2007)","plainTextFormattedCitation":"(Narayan, 2007)","previouslyFormattedCitation":"(Narayan, 2007)"},"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Narayan, 2007)</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found evidence supporting the export-led growth hypothesis in the long-run.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author":[{"dropping-particle":"el","family":"Rizavi","given":"S.et","non-dropping-particle":"","parse-names":false,"suffix":""}],"container-title":"A Research Journal of South Asian Studies","id":"ITEM-1","issue":"2","issued":{"date-parts":[["2010"]]},"page":"419-428","title":"Openness and Growth in South Asia","type":"article-journal","volume":"25"},"uris":["http://www.mendeley.com/documents/?uuid=f38b54bc-783f-4280-b7b0-9ee502bc5dae"]}],"mendeley":{"formattedCitation":"(Rizavi, 2010)","manualFormatting":"(Rizavi S.S., 2010)","plainTextFormattedCitation":"(Rizavi, 2010)","previouslyFormattedCitation":"(Rizavi, 2010)"},"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Rizavi, 2010)</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shows that openness played an effective role in the output growth of SA countries during 1980-2008.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abstract":"This study investigates causal relationship between GDP and exports for the period of 1975 to 2010. The aim of this study is to check affectivity of export promotion policy adopted by Pakistan during 1990s. Johansen test of Cointegration and Granger Causality employed to determine short run and long run causality. The result of Cointegration reveals existence of one positive cointegrating equation. The result of Causality test show short run and long run causality run from GDP to exports. The result concludes that both in short and long run only growth in production cause exports growth. Government should attempt to develop production side, which in long run develop trade and economy. Keywords:","author":[{"dropping-particle":"","family":"Abbas","given":"Shujaat","non-dropping-particle":"","parse-names":false,"suffix":""}],"container-title":"Eurasian Journal of Business and Economics","id":"ITEM-1","issue":"10","issued":{"date-parts":[["2012"]]},"page":"91-98","title":"Causality between Exports and Economic Growth : Investigating Suitable Trade Policy for Pakistan","type":"article-journal","volume":"5"},"uris":["http://www.mendeley.com/documents/?uuid=5b93eff0-568e-4c83-b291-be2acbc2b81b"]}],"mendeley":{"formattedCitation":"(Abbas, 2012)","manualFormatting":"(Abbas S., 2012)","plainTextFormattedCitation":"(Abbas, 2012)","previouslyFormattedCitation":"(Abbas, 2012)"},"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Abbas, 2012)</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results show that causality runs only from GDP to exports in both the short and long-run periods. The result indicates that both in the short and long run only growth in production cause exports growth.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DOI":"10.11648/j.ijber.20140303.13","ISSN":"2328-7543","abstract":"Does Economic Growth Promote Exports of a country or do exports lead to a higher growth? This paper tries to answer this question in the context of India, using a three step procedure of first conducting a Vector Auto Regression (VAR) analysis followed by a Granger Causality Test and an Impulse Response Function. Taking yearly data from 1969-2012, we find that growth of exports depends positively on growth of GDP with a year lag. Robustness checks show consistent VAR Results. Further the Granger Causality Test determines that GDP Growth causes Export growth in India. Finally Impulse Response Functions generated show that there are much higher responses of export through a change in GDP. So unanimously we find that India backs the theory of Growth Led Exports.","author":[{"dropping-particle":"","family":"Ronit","given":"Mukherji","non-dropping-particle":"","parse-names":false,"suffix":""}],"container-title":"International Journal of Business and Economics Research","id":"ITEM-1","issue":"3","issued":{"date-parts":[["2014"]]},"page":"135","title":"The Relationship between the Growth of Exports and Growth of Gross Domestic Product of India","type":"article-journal","volume":"3"},"uris":["http://www.mendeley.com/documents/?uuid=40daf738-1d2f-49ad-8dd0-9eb09edae071"]}],"mendeley":{"formattedCitation":"(Ronit, 2014)","plainTextFormattedCitation":"(Ronit, 2014)","previouslyFormattedCitation":"(Ronit, 2014)"},"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Ronit, 2014)</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used a three-step procedure of first conducting a Vector Auto Regression (VAR) analysis followed by a Granger Causality Test and an Impulse Response Function. He found a consistent VAR Results; Furthermore, the Granger Causality Test determines that economic Growth causes export growth. Finally, there are much higher responses to export through a change in economic growth.</w:t>
      </w:r>
      <w:r w:rsidR="000728B8">
        <w:rPr>
          <w:rFonts w:asciiTheme="majorBidi" w:hAnsiTheme="majorBidi" w:cstheme="majorBidi"/>
          <w:sz w:val="24"/>
          <w:szCs w:val="24"/>
        </w:rPr>
        <w:t xml:space="preserve">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abstract":"________________________________________________________________________________________ Abstract In this paper we investigated the impact of exports and imports on the economic growth of Tunis over the period 1977-2012. The study used Granger Causality and Johansen Cointegration approach for long run relationship Using Augmented Dickey-Fuller (ADF) and Phillip-Perron (PP) stationarity test, the variable proved to be integrated of the order one 1(1) at first difference. Johansen and Juselius Cointegration test was used to determine the presence or otherwise of a cointegrating vector in the variables. To determine the direction of causality among the variables, at least in the short run, the Pairwise Granger Causality was carried out. Economic growth was found to Granger Cause import and Export was found to Granger Cause import. The results show that there is unidirectional causality between exports and imports and between exports and economic growth. These results provide evidence that growth in Tunisia was propelled by a growth -led import strategy as well as export led import. Imports are thus seen as the source of economic growth in Tunisia.","author":[{"dropping-particle":"","family":"Saaed","given":"Afaf Abdull J","non-dropping-particle":"","parse-names":false,"suffix":""},{"dropping-particle":"","family":"Hussain","given":"Majeed Ali","non-dropping-particle":"","parse-names":false,"suffix":""}],"container-title":"Journal of Emerging Trends in Economics and Management Sciences (JETEMS)","id":"ITEM-1","issue":"1","issued":{"date-parts":[["2015"]]},"page":"13-21","title":"Impact of Exports and Imports on Economic Growth : Evidence from Tunisia","type":"article-journal","volume":"6"},"uris":["http://www.mendeley.com/documents/?uuid=a0f73f6a-65b7-4cc2-a8bc-a410e35912f1"]}],"mendeley":{"formattedCitation":"(Saaed &amp; Hussain, 2015)","manualFormatting":"(Saaed A.A. &amp; Hussain M.A., 2015)","plainTextFormattedCitation":"(Saaed &amp; Hussain, 2015)","previouslyFormattedCitation":"(Saaed &amp; Hussain, 2015)"},"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Saaed &amp; Hussain, 2015)</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findings indicate a two direction causality between exports and imports and between exports and economic growth. These outcomes offer evidence that growth in Tunisia was forced by a growth -led import strategy as well as export-led import. </w:t>
      </w:r>
    </w:p>
    <w:p w14:paraId="398B92F4" w14:textId="5895F753" w:rsidR="0090589F" w:rsidRPr="009218CC" w:rsidRDefault="0090589F" w:rsidP="00715D51">
      <w:pPr>
        <w:spacing w:after="0" w:line="240" w:lineRule="auto"/>
        <w:ind w:firstLine="720"/>
        <w:jc w:val="both"/>
        <w:rPr>
          <w:rFonts w:asciiTheme="majorBidi" w:hAnsiTheme="majorBidi" w:cstheme="majorBidi"/>
          <w:sz w:val="24"/>
          <w:szCs w:val="24"/>
        </w:rPr>
      </w:pPr>
      <w:r w:rsidRPr="009218CC">
        <w:rPr>
          <w:rFonts w:asciiTheme="majorBidi" w:hAnsiTheme="majorBidi" w:cstheme="majorBidi"/>
          <w:sz w:val="24"/>
          <w:szCs w:val="24"/>
        </w:rPr>
        <w:t xml:space="preserve">The study by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DOI":"10.5296/ber.v6i2.9747","abstract":"This paper examines the relationship between exports and economic output for five major Asian economies using annual data in an expanded data set and employing unit root and cointegration analysis. It employs a Vector Error Correction Model (VECM) that treats all variables in the modified production function as potentially endogenous and then determines via weak exogeneity tests whether some of the key variables can be treated as exogenous (omitted from the system). Johansen cointegration tests find a positive long-run relationship between exports and economic output for the Philippines, Singapore, and Thailand. Cointegration tests find a negative long-run relationship between exports and economic output for India. The Block Granger causality tests and impulse response functions for the Philippines and Singapore find stronger causality from exports to economic output rather than the reverse. Granger causality tests in level form also find significant causality from exports to economic output. No causality exists between exports and economic output in the case of India. Exports seem to promote economic growth in three of the four countries that have cointegrated data, which supports the exports-led growth hypothesis found in some of the extant literature. The paper does not find cointegration for China because the variables are integrated of different orders from I(0) to I(2). ","author":[{"dropping-particle":"","family":"Huang","given":"Jiayi","non-dropping-particle":"","parse-names":false,"suffix":""},{"dropping-particle":"","family":"Ramirez","given":"Miguel D.","non-dropping-particle":"","parse-names":false,"suffix":""}],"container-title":"Business and Economic Research","id":"ITEM-1","issue":"2","issued":{"date-parts":[["2016"]]},"page":"30","title":"Do Exports lead Economic Output in Five Asian Countries? A Cointegration and Granger Causality Analysis","type":"article-journal","volume":"6"},"uris":["http://www.mendeley.com/documents/?uuid=e0e9c996-90df-4cd6-a948-cf26a88e81e8"]}],"mendeley":{"formattedCitation":"(Huang &amp; Ramirez, 2016)","manualFormatting":"( Huang J. &amp; Ramirez M.D., 2016)","plainTextFormattedCitation":"(Huang &amp; Ramirez, 2016)","previouslyFormattedCitation":"(Huang &amp; Ramirez, 2016)"},"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 Huang. &amp; Ramirez, 2016)</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shows that Exports encourage </w:t>
      </w:r>
      <w:r w:rsidRPr="009218CC">
        <w:rPr>
          <w:rFonts w:asciiTheme="majorBidi" w:hAnsiTheme="majorBidi" w:cstheme="majorBidi"/>
          <w:sz w:val="24"/>
          <w:szCs w:val="24"/>
          <w:lang w:bidi="ar-IQ"/>
        </w:rPr>
        <w:t>output</w:t>
      </w:r>
      <w:r w:rsidRPr="009218CC">
        <w:rPr>
          <w:rFonts w:asciiTheme="majorBidi" w:hAnsiTheme="majorBidi" w:cstheme="majorBidi"/>
          <w:sz w:val="24"/>
          <w:szCs w:val="24"/>
        </w:rPr>
        <w:t xml:space="preserve"> growth in three of the four countries that have cointegrated data, which ensures the exports-led growth hypothesis found in some of the extant literature. There was no cointegration because the variables are stable at dissimilar orders from I(0) to I(2).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DOI":"10.1227/01.NEU.0000349921.14519.2A","ISBN":"2007510134049","ISSN":"0148396X","PMID":"17411427","abstract":"STEM CELLS AND their potential applications have become the forefront of scientific, political, and ethical discourse. Whereas stem cells were long accepted as units of development and evolution, it is now becoming increasingly clear that they are also units of oncogenesis. Although the field of stem cell biology is expanding at an astounding rate, the data attained are not readily translatable for the physicians who may eventually deliver these tools to patients. Herein, we provide a brief review of stem cell and cancer stem cell biology and highlight the scientific and clinical implications of recent findings regarding the presence of cancer-forming stem cells in brain tumors. © 2009 by the Congress of Neurological Surgeons.","author":[{"dropping-particle":"","family":"Cheshier","given":"Samuel H.","non-dropping-particle":"","parse-names":false,"suffix":""},{"dropping-particle":"","family":"Kalani","given":"M. Yashar S.","non-dropping-particle":"","parse-names":false,"suffix":""},{"dropping-particle":"","family":"Lim","given":"Michael","non-dropping-particle":"","parse-names":false,"suffix":""},{"dropping-particle":"","family":"Ailles","given":"Laurie","non-dropping-particle":"","parse-names":false,"suffix":""},{"dropping-particle":"","family":"Huhn","given":"Steven L.","non-dropping-particle":"","parse-names":false,"suffix":""},{"dropping-particle":"","family":"Weissman","given":"Irving L.","non-dropping-particle":"","parse-names":false,"suffix":""}],"container-title":"Neurosurgery","id":"ITEM-1","issue":"2","issued":{"date-parts":[["2009"]]},"page":"237-249","title":"A neurosurgeon's guide to stem cells, cancer stem cells, and brain tumor stem cells","type":"article-journal","volume":"65"},"uris":["http://www.mendeley.com/documents/?uuid=42a341e8-4f6e-4ca2-a040-2afa45af3e80"]}],"mendeley":{"formattedCitation":"(Cheshier et al., 2009)","manualFormatting":"(Sayef B., 2017)","plainTextFormattedCitation":"(Cheshier et al., 2009)","previouslyFormattedCitation":"(Cheshier et al., 2009)"},"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Sayef</w:t>
      </w:r>
      <w:r w:rsidR="004A573E">
        <w:rPr>
          <w:rFonts w:asciiTheme="majorBidi" w:hAnsiTheme="majorBidi" w:cstheme="majorBidi"/>
          <w:noProof/>
          <w:sz w:val="24"/>
          <w:szCs w:val="24"/>
        </w:rPr>
        <w:t xml:space="preserve"> (</w:t>
      </w:r>
      <w:r w:rsidRPr="009218CC">
        <w:rPr>
          <w:rFonts w:asciiTheme="majorBidi" w:hAnsiTheme="majorBidi" w:cstheme="majorBidi"/>
          <w:noProof/>
          <w:sz w:val="24"/>
          <w:szCs w:val="24"/>
        </w:rPr>
        <w:t xml:space="preserve"> 2017)</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defined that there is a unidirectional causality between imports and economic growth. In addition to that, the results show that there </w:t>
      </w:r>
      <w:r w:rsidR="00253697">
        <w:rPr>
          <w:rFonts w:asciiTheme="majorBidi" w:hAnsiTheme="majorBidi" w:cstheme="majorBidi"/>
          <w:sz w:val="24"/>
          <w:szCs w:val="24"/>
        </w:rPr>
        <w:t>are</w:t>
      </w:r>
      <w:r w:rsidRPr="009218CC">
        <w:rPr>
          <w:rFonts w:asciiTheme="majorBidi" w:hAnsiTheme="majorBidi" w:cstheme="majorBidi"/>
          <w:sz w:val="24"/>
          <w:szCs w:val="24"/>
        </w:rPr>
        <w:t xml:space="preserve"> no causality relations between exports and output growth.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author":[{"dropping-particle":"el","family":"Ikram","given":"S et","non-dropping-particle":"","parse-names":false,"suffix":""}],"container-title":"International Journal of Accounting, Finance and Business","id":"ITEM-1","issue":"16","issued":{"date-parts":[["2018"]]},"page":"12-19","title":"Impact of Export, Import and Growth: Evidence Using Econometric Analysis in Malaysia","type":"article-journal","volume":"3"},"uris":["http://www.mendeley.com/documents/?uuid=19e9dbcc-3940-47d3-a3f2-4ecfa750d0e5"]}],"mendeley":{"formattedCitation":"(Ikram, 2018)","manualFormatting":"(Ikram S. et al, 2018)","plainTextFormattedCitation":"(Ikram, 2018)","previouslyFormattedCitation":"(Ikram, 2018)"},"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Ikram et al, 2018)</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conducted a study to obtain evidence on the relationship between export, import, and economic growth. He finds a cointegration relationship between economic growth, exports, and imports. Results also indicated that the causality runs from GDP to exports. </w:t>
      </w:r>
    </w:p>
    <w:p w14:paraId="3A917215" w14:textId="48F04405" w:rsidR="0090589F" w:rsidRPr="009218CC" w:rsidRDefault="0090589F" w:rsidP="00715D51">
      <w:pPr>
        <w:spacing w:after="0" w:line="240" w:lineRule="auto"/>
        <w:ind w:firstLine="720"/>
        <w:jc w:val="both"/>
        <w:rPr>
          <w:rFonts w:asciiTheme="majorBidi" w:hAnsiTheme="majorBidi" w:cstheme="majorBidi"/>
          <w:sz w:val="24"/>
          <w:szCs w:val="24"/>
        </w:rPr>
      </w:pPr>
      <w:r w:rsidRPr="009218CC">
        <w:rPr>
          <w:rFonts w:asciiTheme="majorBidi" w:hAnsiTheme="majorBidi" w:cstheme="majorBidi"/>
          <w:sz w:val="24"/>
          <w:szCs w:val="24"/>
        </w:rPr>
        <w:t>T</w:t>
      </w:r>
      <w:r>
        <w:rPr>
          <w:rFonts w:asciiTheme="majorBidi" w:hAnsiTheme="majorBidi" w:cstheme="majorBidi"/>
          <w:sz w:val="24"/>
          <w:szCs w:val="24"/>
        </w:rPr>
        <w:t>he results of (Samad, 2019) show</w:t>
      </w:r>
      <w:r w:rsidRPr="009218CC">
        <w:rPr>
          <w:rFonts w:asciiTheme="majorBidi" w:hAnsiTheme="majorBidi" w:cstheme="majorBidi"/>
          <w:sz w:val="24"/>
          <w:szCs w:val="24"/>
        </w:rPr>
        <w:t xml:space="preserve"> bidirectional causality running from GDP to export in Malaysia, Singapore</w:t>
      </w:r>
      <w:r w:rsidR="004466E7">
        <w:rPr>
          <w:rFonts w:asciiTheme="majorBidi" w:hAnsiTheme="majorBidi" w:cstheme="majorBidi"/>
          <w:sz w:val="24"/>
          <w:szCs w:val="24"/>
        </w:rPr>
        <w:t>,</w:t>
      </w:r>
      <w:r w:rsidRPr="009218CC">
        <w:rPr>
          <w:rFonts w:asciiTheme="majorBidi" w:hAnsiTheme="majorBidi" w:cstheme="majorBidi"/>
          <w:sz w:val="24"/>
          <w:szCs w:val="24"/>
        </w:rPr>
        <w:t xml:space="preserve"> and Thailand. Unidirectional causality found in Bangladesh, Pakistan and Sri Lanka. Pairwise Granger causality results because of lack of cointegration, found that GDP Granger caused Exports in Indonesia.</w:t>
      </w:r>
    </w:p>
    <w:p w14:paraId="78D2687E" w14:textId="77777777" w:rsidR="0090589F" w:rsidRPr="009218CC" w:rsidRDefault="0090589F" w:rsidP="00715D51">
      <w:pPr>
        <w:spacing w:after="0" w:line="240" w:lineRule="auto"/>
        <w:ind w:firstLine="720"/>
        <w:jc w:val="both"/>
        <w:rPr>
          <w:rFonts w:asciiTheme="majorBidi" w:hAnsiTheme="majorBidi" w:cstheme="majorBidi"/>
          <w:sz w:val="24"/>
          <w:szCs w:val="24"/>
        </w:rPr>
      </w:pPr>
      <w:r w:rsidRPr="009218CC">
        <w:rPr>
          <w:rFonts w:asciiTheme="majorBidi" w:hAnsiTheme="majorBidi" w:cstheme="majorBidi"/>
          <w:sz w:val="24"/>
          <w:szCs w:val="24"/>
        </w:rPr>
        <w:t>Therefore, the relationship between export growth and economic growth remained relevant in both theoretical and empirical literature. Many empirical studies have been conducted over the last decades to test the role of exports in economic growth, either using time-series or cross-sectional data. These studies have been conducted along with a number of different methods.</w:t>
      </w:r>
    </w:p>
    <w:p w14:paraId="79DB9396" w14:textId="77777777" w:rsidR="0090589F" w:rsidRPr="009218CC" w:rsidRDefault="0090589F" w:rsidP="00715D51">
      <w:pPr>
        <w:spacing w:after="0" w:line="240" w:lineRule="auto"/>
        <w:jc w:val="both"/>
        <w:rPr>
          <w:rFonts w:asciiTheme="majorBidi" w:hAnsiTheme="majorBidi" w:cstheme="majorBidi"/>
          <w:b/>
          <w:bCs/>
          <w:sz w:val="24"/>
          <w:szCs w:val="24"/>
        </w:rPr>
      </w:pPr>
      <w:r w:rsidRPr="009218CC">
        <w:rPr>
          <w:rFonts w:asciiTheme="majorBidi" w:hAnsiTheme="majorBidi" w:cstheme="majorBidi"/>
          <w:b/>
          <w:bCs/>
          <w:sz w:val="24"/>
          <w:szCs w:val="24"/>
        </w:rPr>
        <w:lastRenderedPageBreak/>
        <w:t>Data and Methodology</w:t>
      </w:r>
    </w:p>
    <w:p w14:paraId="77B9D82D" w14:textId="77777777" w:rsidR="0090589F" w:rsidRPr="009218CC" w:rsidRDefault="0090589F" w:rsidP="00715D51">
      <w:pPr>
        <w:spacing w:after="0" w:line="240" w:lineRule="auto"/>
        <w:jc w:val="both"/>
        <w:rPr>
          <w:rFonts w:asciiTheme="majorBidi" w:hAnsiTheme="majorBidi" w:cstheme="majorBidi"/>
          <w:b/>
          <w:bCs/>
          <w:sz w:val="24"/>
          <w:szCs w:val="24"/>
        </w:rPr>
      </w:pPr>
    </w:p>
    <w:p w14:paraId="2FA72BC3" w14:textId="77777777" w:rsidR="0090589F" w:rsidRPr="009218CC" w:rsidRDefault="0090589F" w:rsidP="00715D51">
      <w:pPr>
        <w:spacing w:after="0" w:line="240" w:lineRule="auto"/>
        <w:jc w:val="both"/>
        <w:rPr>
          <w:rFonts w:asciiTheme="majorBidi" w:hAnsiTheme="majorBidi" w:cstheme="majorBidi"/>
          <w:b/>
          <w:bCs/>
          <w:sz w:val="24"/>
          <w:szCs w:val="24"/>
        </w:rPr>
      </w:pPr>
      <w:r w:rsidRPr="009218CC">
        <w:rPr>
          <w:rFonts w:asciiTheme="majorBidi" w:hAnsiTheme="majorBidi" w:cstheme="majorBidi"/>
          <w:b/>
          <w:bCs/>
          <w:sz w:val="24"/>
          <w:szCs w:val="24"/>
        </w:rPr>
        <w:t>The data</w:t>
      </w:r>
    </w:p>
    <w:p w14:paraId="3B46A398" w14:textId="77777777" w:rsidR="0090589F" w:rsidRPr="009218CC" w:rsidRDefault="0090589F" w:rsidP="00715D51">
      <w:pPr>
        <w:spacing w:after="0" w:line="240" w:lineRule="auto"/>
        <w:jc w:val="both"/>
        <w:rPr>
          <w:rFonts w:asciiTheme="majorBidi" w:hAnsiTheme="majorBidi" w:cstheme="majorBidi"/>
          <w:b/>
          <w:bCs/>
          <w:sz w:val="24"/>
          <w:szCs w:val="24"/>
        </w:rPr>
      </w:pPr>
    </w:p>
    <w:p w14:paraId="1FFECA33" w14:textId="59AA5C19" w:rsidR="0090589F"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The data utilized in this study are more recent and updated secondary data sourced from the World Bank Development Indicators, which in this context was suitable in explaining the relationship between the variables included in the model. The study focused on time series data for developing country groups (MENA &amp; SA). They are the economic growth rates as a measure of real GDP annual growth rates, and the export annual growth rates as a measure of total exports of goods and services. The data was for the period from the year 1988 to 2018. The period was chosen based on data availability.</w:t>
      </w:r>
    </w:p>
    <w:p w14:paraId="779C0A3E" w14:textId="77777777" w:rsidR="00715D51" w:rsidRPr="009218CC" w:rsidRDefault="00715D51" w:rsidP="00715D51">
      <w:pPr>
        <w:spacing w:after="0" w:line="240" w:lineRule="auto"/>
        <w:jc w:val="both"/>
        <w:rPr>
          <w:rFonts w:asciiTheme="majorBidi" w:hAnsiTheme="majorBidi" w:cstheme="majorBidi"/>
          <w:b/>
          <w:bCs/>
          <w:sz w:val="24"/>
          <w:szCs w:val="24"/>
        </w:rPr>
      </w:pPr>
    </w:p>
    <w:p w14:paraId="0C9FC10D" w14:textId="3841D13A" w:rsidR="0090589F" w:rsidRDefault="0090589F" w:rsidP="00715D51">
      <w:pPr>
        <w:spacing w:after="0" w:line="240" w:lineRule="auto"/>
        <w:jc w:val="both"/>
        <w:rPr>
          <w:rFonts w:asciiTheme="majorBidi" w:hAnsiTheme="majorBidi" w:cstheme="majorBidi"/>
          <w:b/>
          <w:bCs/>
          <w:sz w:val="24"/>
          <w:szCs w:val="24"/>
        </w:rPr>
      </w:pPr>
      <w:r w:rsidRPr="009218CC">
        <w:rPr>
          <w:rFonts w:asciiTheme="majorBidi" w:hAnsiTheme="majorBidi" w:cstheme="majorBidi"/>
          <w:b/>
          <w:bCs/>
          <w:sz w:val="24"/>
          <w:szCs w:val="24"/>
        </w:rPr>
        <w:t>Model specification</w:t>
      </w:r>
    </w:p>
    <w:p w14:paraId="50047CB4" w14:textId="77777777" w:rsidR="00715D51" w:rsidRPr="009218CC" w:rsidRDefault="00715D51" w:rsidP="00715D51">
      <w:pPr>
        <w:spacing w:after="0" w:line="240" w:lineRule="auto"/>
        <w:jc w:val="both"/>
        <w:rPr>
          <w:rFonts w:asciiTheme="majorBidi" w:hAnsiTheme="majorBidi" w:cstheme="majorBidi"/>
          <w:b/>
          <w:bCs/>
          <w:sz w:val="24"/>
          <w:szCs w:val="24"/>
        </w:rPr>
      </w:pPr>
    </w:p>
    <w:p w14:paraId="67BDBDE0" w14:textId="07BC0ACA" w:rsidR="0090589F" w:rsidRPr="009218CC"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The methodology of early researches on the relationship between exports and economic growth was based on their correlation coefficients</w:t>
      </w:r>
      <w:r w:rsidR="000728B8">
        <w:rPr>
          <w:rFonts w:asciiTheme="majorBidi" w:hAnsiTheme="majorBidi" w:cstheme="majorBidi"/>
          <w:sz w:val="24"/>
          <w:szCs w:val="24"/>
        </w:rPr>
        <w:t xml:space="preserve">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author":[{"dropping-particle":"","family":"Michaely","given":"Michael","non-dropping-particle":"","parse-names":false,"suffix":""}],"id":"ITEM-1","issue":"I 977","issued":{"date-parts":[["1976"]]},"page":"1975","title":"AND GRCWTH An empirical iavestiption Michael MICHAELY*","type":"article-journal","volume":"4"},"uris":["http://www.mendeley.com/documents/?uuid=17f9f500-05f2-49cd-a81f-1eccb3a4a342"]}],"mendeley":{"formattedCitation":"(Michaely, 1976)","plainTextFormattedCitation":"(Michaely, 1976)","previouslyFormattedCitation":"(Michaely, 1976)"},"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Michaely, 1976)</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The second set of studies followed the approach of whether exports lead production or not by estimating production growth regression equations based on neoclassical growth calculation techniques to analyze the function of production, including exports or export growth as an explanatory variable, and most studies in the 1980s used the Granger causality test to examine the ELG Hypotheses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DOI":"10.15341/jbe(2155-7950)/12.06.2015/001","ISSN":"21557950","author":[{"dropping-particle":"el","family":"Dutt","given":"S. et","non-dropping-particle":"","parse-names":false,"suffix":""}],"container-title":"Journal of Business and Economics","id":"ITEM-1","issue":"12","issued":{"date-parts":[["2015"]]},"page":"1999-2007","title":"Export Growth-economic Growth Nexus: An Empirical Re-examination","type":"article-journal","volume":"6"},"uris":["http://www.mendeley.com/documents/?uuid=8e75769b-96a5-4f7e-9215-998df1fff18b"]}],"mendeley":{"formattedCitation":"(Dutt, 2015)","manualFormatting":"(Dutt, 201","plainTextFormattedCitation":"(Dutt, 2015)","previouslyFormattedCitation":"(Dutt, 2015)"},"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Dutt, 201</w:t>
      </w:r>
      <w:r w:rsidRPr="009218CC">
        <w:rPr>
          <w:rFonts w:asciiTheme="majorBidi" w:hAnsiTheme="majorBidi" w:cstheme="majorBidi"/>
          <w:sz w:val="24"/>
          <w:szCs w:val="24"/>
        </w:rPr>
        <w:fldChar w:fldCharType="end"/>
      </w:r>
      <w:r w:rsidR="009A7970">
        <w:rPr>
          <w:rFonts w:asciiTheme="majorBidi" w:hAnsiTheme="majorBidi" w:cstheme="majorBidi"/>
          <w:sz w:val="24"/>
          <w:szCs w:val="24"/>
        </w:rPr>
        <w:t xml:space="preserve">5) </w:t>
      </w:r>
      <w:r w:rsidR="00930B12">
        <w:rPr>
          <w:rFonts w:asciiTheme="majorBidi" w:hAnsiTheme="majorBidi" w:cstheme="majorBidi"/>
          <w:sz w:val="24"/>
          <w:szCs w:val="24"/>
        </w:rPr>
        <w:t>and</w:t>
      </w:r>
      <w:r w:rsidRPr="009218CC">
        <w:rPr>
          <w:rFonts w:asciiTheme="majorBidi" w:hAnsiTheme="majorBidi" w:cstheme="majorBidi"/>
          <w:sz w:val="24"/>
          <w:szCs w:val="24"/>
        </w:rPr>
        <w:t xml:space="preserve">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DOI":"10.1515/ngoe-2015-0010","ISSN":"2385-8052","abstract":"This paper examines the relationship between gross domestic product and exports of goods and services in Croatia between 1996 and 2012. The research results confirmed unidirectional Granger causality from the exports of goods and services to gross domestic product. Following the Engle-Granger approach to cointegration, long-term equilibrium as well as short-term correlation between the observed variables was identified. Exports of goods and services and gross domestic product (GDP) in Croatia move together. If the two observed variables move away from equilibrium, they will return to their long-term equilibrium state at a velocity of 24.46% in the subsequent period. In accordance with the results, we found evidence supporting the export-led growth hypothesis in Croatia. As the outcomes indicated, to recover the economy, Croatia should put more emphasis on the development of exporting sectors.","author":[{"dropping-particle":"el","family":"Bilas","given":"Vl. et","non-dropping-particle":"","parse-names":false,"suffix":""}],"container-title":"Naše gospodarstvo/Our economy","id":"ITEM-1","issue":"3","issued":{"date-parts":[["2015"]]},"page":"22-31","title":"Examining the Export-led Growth Hypothesis: The case of Croatia","type":"article-journal","volume":"61"},"uris":["http://www.mendeley.com/documents/?uuid=2ae5e588-1f5f-413d-9c45-947b8ad1fea6"]}],"mendeley":{"formattedCitation":"(Bilas, 2015)","manualFormatting":"(Bilas V. et al, 2015)","plainTextFormattedCitation":"(Bilas, 2015)","previouslyFormattedCitation":"(Bilas, 2015)"},"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Bilas et al, 2015)</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w:t>
      </w:r>
      <w:r w:rsidR="00960965">
        <w:rPr>
          <w:rFonts w:asciiTheme="majorBidi" w:hAnsiTheme="majorBidi" w:cstheme="majorBidi"/>
          <w:sz w:val="24"/>
          <w:szCs w:val="24"/>
        </w:rPr>
        <w:t xml:space="preserve"> </w:t>
      </w:r>
      <w:r w:rsidRPr="009218CC">
        <w:rPr>
          <w:rFonts w:asciiTheme="majorBidi" w:hAnsiTheme="majorBidi" w:cstheme="majorBidi"/>
          <w:sz w:val="24"/>
          <w:szCs w:val="24"/>
        </w:rPr>
        <w:t xml:space="preserve">This set of models has been criticized for methodology because it assumes a prima facie assumption that export growth leads to output growth and does not take into account the direction of the causal relationship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ISSN":"0254-8372","author":[{"dropping-particle":"","family":"Chi H.&amp;Mintz A.","given":"","non-dropping-particle":"","parse-names":false,"suffix":""}],"container-title":"Journal of Economic Development","id":"ITEM-1","issue":"2","issued":{"date-parts":[["2002"]]},"page":"45-68","publisher":"Citeseer","title":"The relationship between exports and economic growth in East Asian countries: A multivariate threshold autoregressive approach","type":"article-journal","volume":"27"},"uris":["http://www.mendeley.com/documents/?uuid=d3c5dcce-21d6-4dbc-b8b9-2b93f1f24c3f"]}],"mendeley":{"formattedCitation":"(Chi H.&amp;Mintz A., 2002)","plainTextFormattedCitation":"(Chi H.&amp;Mintz A., 2002)","previouslyFormattedCitation":"(Chi H.&amp;Mintz A., 2002)"},"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Chi</w:t>
      </w:r>
      <w:r>
        <w:rPr>
          <w:rFonts w:asciiTheme="majorBidi" w:hAnsiTheme="majorBidi" w:cstheme="majorBidi"/>
          <w:noProof/>
          <w:sz w:val="24"/>
          <w:szCs w:val="24"/>
        </w:rPr>
        <w:t xml:space="preserve"> &amp;Mintz</w:t>
      </w:r>
      <w:r w:rsidRPr="009218CC">
        <w:rPr>
          <w:rFonts w:asciiTheme="majorBidi" w:hAnsiTheme="majorBidi" w:cstheme="majorBidi"/>
          <w:noProof/>
          <w:sz w:val="24"/>
          <w:szCs w:val="24"/>
        </w:rPr>
        <w:t>, 2002)</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w:t>
      </w:r>
    </w:p>
    <w:p w14:paraId="752A3661" w14:textId="77777777" w:rsidR="0090589F" w:rsidRPr="009218CC" w:rsidRDefault="0090589F" w:rsidP="00715D51">
      <w:pPr>
        <w:spacing w:after="0" w:line="240" w:lineRule="auto"/>
        <w:ind w:firstLine="720"/>
        <w:jc w:val="both"/>
        <w:rPr>
          <w:rFonts w:asciiTheme="majorBidi" w:hAnsiTheme="majorBidi" w:cstheme="majorBidi"/>
          <w:sz w:val="24"/>
          <w:szCs w:val="24"/>
        </w:rPr>
      </w:pPr>
      <w:r w:rsidRPr="009218CC">
        <w:rPr>
          <w:rFonts w:asciiTheme="majorBidi" w:hAnsiTheme="majorBidi" w:cstheme="majorBidi"/>
          <w:sz w:val="24"/>
          <w:szCs w:val="24"/>
        </w:rPr>
        <w:t>The third group of relatively recent studies focuses on the causal link between export growth and economic growth. The concepts of the root of unity and common integration were added to studies using the causal relationship test. According to them, export growth can boost economic growth and vice versa.</w:t>
      </w:r>
    </w:p>
    <w:p w14:paraId="6F7518AD" w14:textId="77777777" w:rsidR="0090589F" w:rsidRPr="009218CC" w:rsidRDefault="0090589F" w:rsidP="00715D51">
      <w:pPr>
        <w:spacing w:after="0" w:line="240" w:lineRule="auto"/>
        <w:ind w:firstLine="720"/>
        <w:jc w:val="both"/>
        <w:rPr>
          <w:rFonts w:asciiTheme="majorBidi" w:hAnsiTheme="majorBidi" w:cstheme="majorBidi"/>
          <w:sz w:val="24"/>
          <w:szCs w:val="24"/>
        </w:rPr>
      </w:pPr>
      <w:r w:rsidRPr="009218CC">
        <w:rPr>
          <w:rFonts w:asciiTheme="majorBidi" w:hAnsiTheme="majorBidi" w:cstheme="majorBidi"/>
          <w:sz w:val="24"/>
          <w:szCs w:val="24"/>
        </w:rPr>
        <w:t xml:space="preserve">Finally, there have been relatively new studies involving the application of cointegration and error correction techniques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DOI":"10.1007/BF02295041","ISSN":"1083-0898","abstract":"Without Abstract ER -","author":[{"dropping-particle":"","family":"Ekanayake","given":"E.M","non-dropping-particle":"","parse-names":false,"suffix":""}],"container-title":"International Advances in Economic Research","id":"ITEM-1","issue":"1","issued":{"date-parts":[["1999"]]},"page":"147-148","title":"Exports and Economic Growth in Developing Countries: Cointegration and Error-Correction Models","type":"article-journal","volume":"5"},"uris":["http://www.mendeley.com/documents/?uuid=3a111f2a-9ed0-447c-acf6-5c44e2d82539"]}],"mendeley":{"formattedCitation":"(Ekanayake, 1999)","manualFormatting":"(Ekanayake E., 1999)","plainTextFormattedCitation":"(Ekanayake, 1999)","previouslyFormattedCitation":"(Ekanayake, 1999)"},"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Ekanayake, 1999)</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This study will follow this relatively new methodology which does not suffer from shortcomings in that of previous studies. </w:t>
      </w:r>
    </w:p>
    <w:p w14:paraId="7A40A559" w14:textId="1F557A4A" w:rsidR="0090589F"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 xml:space="preserve">The relationship between exports and economic growth will be analyzed using a simplified model of linking GDP growth rate as a dependent variable for exports, as in the following equation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DOI":"10.1080/13504850500068194","ISSN":"13504851","abstract":"This article examines time series evidence to investigate the link between exports and economic growth in Bangladesh. Using quarterly data for a period from 1976 to 2003 the article finds that industrial production and exports are cointegrated. The results of an error correction model (ECM) suggest that there is a long-run unidirectional causality from exports to growth in Bangladesh. © 2005 Taylor &amp; Francis Group Ltd.","author":[{"dropping-particle":"","family":"Nath","given":"H. K.","non-dropping-particle":"","parse-names":false,"suffix":""}],"container-title":"Applied Economics Letters","id":"ITEM-1","issue":"6","issued":{"date-parts":[["2005"]]},"page":"361-364","title":"Export-led growth in Bangladesh: A time series analysis","type":"article-journal","volume":"12"},"uris":["http://www.mendeley.com/documents/?uuid=43c113ff-2191-4eba-965e-dd54b240751c"]}],"mendeley":{"formattedCitation":"(Nath, 2005)","manualFormatting":"(Nath H.K., 2005)","plainTextFormattedCitation":"(Nath, 2005)","previouslyFormattedCitation":"(Nath, 2005)"},"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Nath, 2005)</w:t>
      </w:r>
      <w:r w:rsidRPr="009218CC">
        <w:rPr>
          <w:rFonts w:asciiTheme="majorBidi" w:hAnsiTheme="majorBidi" w:cstheme="majorBidi"/>
          <w:sz w:val="24"/>
          <w:szCs w:val="24"/>
        </w:rPr>
        <w:fldChar w:fldCharType="end"/>
      </w:r>
      <w:r>
        <w:rPr>
          <w:rFonts w:asciiTheme="majorBidi" w:hAnsiTheme="majorBidi" w:cstheme="majorBidi"/>
          <w:sz w:val="24"/>
          <w:szCs w:val="24"/>
        </w:rPr>
        <w:t xml:space="preserve"> </w:t>
      </w:r>
      <w:r w:rsidRPr="009218CC">
        <w:rPr>
          <w:rFonts w:asciiTheme="majorBidi" w:hAnsiTheme="majorBidi" w:cstheme="majorBidi"/>
          <w:sz w:val="24"/>
          <w:szCs w:val="24"/>
        </w:rPr>
        <w:t>and</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DOI":"10.2139/ssrn.2009939","ISSN":"1556-5068","abstract":"While trade integration is often regarded as a principal determinant of economic growth, the empirical evidence for a causal linkage between trade and growth is ambiguous. This paper argues that the effect of trade in dynamic panel estimations depends crucially on the specification of trade. Both from a theoretical as well as an empirical point of view one specification is preferred: the volume of exports and imports as a share of lagged total GDP. For this trade measure, a positive and highly significant impact on economic growth can be found.","author":[{"dropping-particle":"","family":"Busse","given":"Matthias","non-dropping-particle":"","parse-names":false,"suffix":""},{"dropping-particle":"","family":"Koeniger","given":"Jens","non-dropping-particle":"","parse-names":false,"suffix":""}],"container-title":"SSRN Electronic Journal","id":"ITEM-1","issued":{"date-parts":[["2012"]]},"title":"Trade and Economic Growth: A Re-Examination of the Empirical Evidence","type":"article-journal"},"uris":["http://www.mendeley.com/documents/?uuid=421614a2-2e68-4630-826d-daaa03705d81"]}],"mendeley":{"formattedCitation":"(Busse &amp; Koeniger, 2012)","manualFormatting":" (Busse M. &amp; Koeniger J., 2012)","plainTextFormattedCitation":"(Busse &amp; Koeniger, 2012)","previouslyFormattedCitation":"(Busse &amp; Koeniger, 2012)"},"properties":{"noteIndex":0},"schema":"https://github.com/citation-style-language/schema/raw/master/csl-citation.json"}</w:instrText>
      </w:r>
      <w:r w:rsidRPr="009218CC">
        <w:rPr>
          <w:rFonts w:asciiTheme="majorBidi" w:hAnsiTheme="majorBidi" w:cstheme="majorBidi"/>
          <w:sz w:val="24"/>
          <w:szCs w:val="24"/>
        </w:rPr>
        <w:fldChar w:fldCharType="separate"/>
      </w:r>
      <w:r w:rsidRPr="009218CC">
        <w:rPr>
          <w:rFonts w:asciiTheme="majorBidi" w:hAnsiTheme="majorBidi" w:cstheme="majorBidi"/>
          <w:noProof/>
          <w:sz w:val="24"/>
          <w:szCs w:val="24"/>
        </w:rPr>
        <w:t xml:space="preserve"> (Busse</w:t>
      </w:r>
      <w:r>
        <w:rPr>
          <w:rFonts w:asciiTheme="majorBidi" w:hAnsiTheme="majorBidi" w:cstheme="majorBidi"/>
          <w:noProof/>
          <w:sz w:val="24"/>
          <w:szCs w:val="24"/>
        </w:rPr>
        <w:t xml:space="preserve"> </w:t>
      </w:r>
      <w:r w:rsidRPr="009218CC">
        <w:rPr>
          <w:rFonts w:asciiTheme="majorBidi" w:hAnsiTheme="majorBidi" w:cstheme="majorBidi"/>
          <w:noProof/>
          <w:sz w:val="24"/>
          <w:szCs w:val="24"/>
        </w:rPr>
        <w:t>&amp; Koeniger, 2012)</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w:t>
      </w:r>
    </w:p>
    <w:p w14:paraId="2D412175" w14:textId="77777777" w:rsidR="000A6484" w:rsidRPr="009218CC" w:rsidRDefault="000A6484" w:rsidP="00715D51">
      <w:pPr>
        <w:spacing w:after="0" w:line="240" w:lineRule="auto"/>
        <w:jc w:val="both"/>
        <w:rPr>
          <w:rFonts w:asciiTheme="majorBidi" w:hAnsiTheme="majorBidi" w:cstheme="majorBidi"/>
          <w:sz w:val="24"/>
          <w:szCs w:val="24"/>
        </w:rPr>
      </w:pPr>
    </w:p>
    <w:p w14:paraId="1D1434F4" w14:textId="36AD3E4D" w:rsidR="0090589F" w:rsidRDefault="00236102" w:rsidP="00715D51">
      <w:pPr>
        <w:spacing w:after="0" w:line="240" w:lineRule="auto"/>
        <w:ind w:firstLine="284"/>
        <w:jc w:val="center"/>
        <w:rPr>
          <w:rFonts w:asciiTheme="majorBidi" w:hAnsiTheme="majorBidi" w:cstheme="majorBidi"/>
          <w:sz w:val="24"/>
          <w:szCs w:val="24"/>
        </w:rPr>
      </w:pPr>
      <m:oMath>
        <m:r>
          <w:rPr>
            <w:rFonts w:ascii="Cambria Math" w:hAnsi="Cambria Math" w:cstheme="majorBidi"/>
            <w:sz w:val="24"/>
            <w:szCs w:val="24"/>
          </w:rPr>
          <m:t>y=f</m:t>
        </m:r>
        <m:d>
          <m:dPr>
            <m:ctrlPr>
              <w:rPr>
                <w:rFonts w:ascii="Cambria Math" w:hAnsi="Cambria Math" w:cstheme="majorBidi"/>
                <w:i/>
                <w:sz w:val="24"/>
                <w:szCs w:val="24"/>
              </w:rPr>
            </m:ctrlPr>
          </m:dPr>
          <m:e>
            <m:r>
              <w:rPr>
                <w:rFonts w:ascii="Cambria Math" w:hAnsi="Cambria Math" w:cstheme="majorBidi"/>
                <w:sz w:val="24"/>
                <w:szCs w:val="24"/>
              </w:rPr>
              <m:t>x</m:t>
            </m:r>
          </m:e>
        </m:d>
      </m:oMath>
      <w:r w:rsidR="0090589F" w:rsidRPr="009218CC">
        <w:rPr>
          <w:rFonts w:asciiTheme="majorBidi" w:hAnsiTheme="majorBidi" w:cstheme="majorBidi"/>
          <w:sz w:val="24"/>
          <w:szCs w:val="24"/>
        </w:rPr>
        <w:tab/>
      </w:r>
      <w:r>
        <w:rPr>
          <w:rFonts w:asciiTheme="majorBidi" w:hAnsiTheme="majorBidi" w:cstheme="majorBidi"/>
          <w:sz w:val="24"/>
          <w:szCs w:val="24"/>
        </w:rPr>
        <w:t xml:space="preserve">            </w:t>
      </w:r>
      <w:r w:rsidR="0090589F" w:rsidRPr="009218CC">
        <w:rPr>
          <w:rFonts w:asciiTheme="majorBidi" w:hAnsiTheme="majorBidi" w:cstheme="majorBidi"/>
          <w:sz w:val="24"/>
          <w:szCs w:val="24"/>
        </w:rPr>
        <w:tab/>
        <w:t xml:space="preserve">          </w:t>
      </w:r>
      <w:r w:rsidR="00494D55">
        <w:rPr>
          <w:rFonts w:asciiTheme="majorBidi" w:hAnsiTheme="majorBidi" w:cstheme="majorBidi"/>
          <w:sz w:val="24"/>
          <w:szCs w:val="24"/>
        </w:rPr>
        <w:t xml:space="preserve"> </w:t>
      </w:r>
      <w:r w:rsidR="001C45B2">
        <w:rPr>
          <w:rFonts w:asciiTheme="majorBidi" w:hAnsiTheme="majorBidi" w:cstheme="majorBidi"/>
          <w:sz w:val="24"/>
          <w:szCs w:val="24"/>
        </w:rPr>
        <w:t xml:space="preserve">           </w:t>
      </w:r>
      <w:r w:rsidR="00494D55">
        <w:rPr>
          <w:rFonts w:asciiTheme="majorBidi" w:hAnsiTheme="majorBidi" w:cstheme="majorBidi"/>
          <w:sz w:val="24"/>
          <w:szCs w:val="24"/>
        </w:rPr>
        <w:t xml:space="preserve">   </w:t>
      </w:r>
      <w:r w:rsidR="008F12A1">
        <w:rPr>
          <w:rFonts w:asciiTheme="majorBidi" w:hAnsiTheme="majorBidi" w:cstheme="majorBidi"/>
          <w:sz w:val="24"/>
          <w:szCs w:val="24"/>
        </w:rPr>
        <w:t xml:space="preserve">  </w:t>
      </w:r>
      <w:r w:rsidR="001C45B2">
        <w:rPr>
          <w:rFonts w:asciiTheme="majorBidi" w:hAnsiTheme="majorBidi" w:cstheme="majorBidi"/>
          <w:sz w:val="24"/>
          <w:szCs w:val="24"/>
        </w:rPr>
        <w:t xml:space="preserve"> </w:t>
      </w:r>
      <w:r w:rsidR="008F12A1">
        <w:rPr>
          <w:rFonts w:asciiTheme="majorBidi" w:hAnsiTheme="majorBidi" w:cstheme="majorBidi"/>
          <w:sz w:val="24"/>
          <w:szCs w:val="24"/>
        </w:rPr>
        <w:t xml:space="preserve"> </w:t>
      </w:r>
      <w:r w:rsidR="00494D55">
        <w:rPr>
          <w:rFonts w:asciiTheme="majorBidi" w:hAnsiTheme="majorBidi" w:cstheme="majorBidi"/>
          <w:sz w:val="24"/>
          <w:szCs w:val="24"/>
        </w:rPr>
        <w:t xml:space="preserve">   </w:t>
      </w:r>
      <w:r w:rsidR="0090589F" w:rsidRPr="009218CC">
        <w:rPr>
          <w:rFonts w:asciiTheme="majorBidi" w:hAnsiTheme="majorBidi" w:cstheme="majorBidi"/>
          <w:sz w:val="24"/>
          <w:szCs w:val="24"/>
        </w:rPr>
        <w:t xml:space="preserve"> </w:t>
      </w:r>
      <w:r>
        <w:rPr>
          <w:rFonts w:asciiTheme="majorBidi" w:hAnsiTheme="majorBidi" w:cstheme="majorBidi"/>
          <w:sz w:val="24"/>
          <w:szCs w:val="24"/>
        </w:rPr>
        <w:t>(1)</w:t>
      </w:r>
    </w:p>
    <w:p w14:paraId="2F3BDDAD" w14:textId="77777777" w:rsidR="000A6484" w:rsidRPr="009218CC" w:rsidRDefault="000A6484" w:rsidP="00715D51">
      <w:pPr>
        <w:spacing w:after="0" w:line="240" w:lineRule="auto"/>
        <w:ind w:firstLine="284"/>
        <w:jc w:val="center"/>
        <w:rPr>
          <w:rFonts w:asciiTheme="majorBidi" w:hAnsiTheme="majorBidi" w:cstheme="majorBidi"/>
          <w:sz w:val="24"/>
          <w:szCs w:val="24"/>
        </w:rPr>
      </w:pPr>
    </w:p>
    <w:p w14:paraId="2B404497" w14:textId="77777777" w:rsidR="0090589F" w:rsidRPr="009218CC"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Where it states: Y, for GDP and X, for Exports.</w:t>
      </w:r>
    </w:p>
    <w:p w14:paraId="5B94276D" w14:textId="26B3F730" w:rsidR="0090589F"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 xml:space="preserve"> the mathematical form will take the following formula:</w:t>
      </w:r>
    </w:p>
    <w:p w14:paraId="611EAEE6" w14:textId="77777777" w:rsidR="000A6484" w:rsidRPr="009218CC" w:rsidRDefault="000A6484" w:rsidP="00715D51">
      <w:pPr>
        <w:spacing w:after="0" w:line="240" w:lineRule="auto"/>
        <w:jc w:val="both"/>
        <w:rPr>
          <w:rFonts w:asciiTheme="majorBidi" w:hAnsiTheme="majorBidi" w:cstheme="majorBidi"/>
          <w:sz w:val="24"/>
          <w:szCs w:val="24"/>
        </w:rPr>
      </w:pPr>
    </w:p>
    <w:p w14:paraId="5DB960E1" w14:textId="71288BD0" w:rsidR="0090589F" w:rsidRDefault="00651355" w:rsidP="00715D51">
      <w:pPr>
        <w:tabs>
          <w:tab w:val="left" w:pos="2430"/>
          <w:tab w:val="left" w:pos="2880"/>
        </w:tabs>
        <w:spacing w:after="0" w:line="240" w:lineRule="auto"/>
        <w:ind w:firstLine="284"/>
        <w:jc w:val="center"/>
        <w:rPr>
          <w:rFonts w:asciiTheme="majorBidi" w:hAnsiTheme="majorBidi" w:cstheme="majorBidi"/>
          <w:sz w:val="24"/>
          <w:szCs w:val="24"/>
        </w:rPr>
      </w:pPr>
      <m:oMath>
        <m:r>
          <w:rPr>
            <w:rFonts w:ascii="Cambria Math" w:hAnsi="Cambria Math" w:cstheme="majorBidi"/>
            <w:sz w:val="24"/>
            <w:szCs w:val="24"/>
          </w:rPr>
          <m:t>yt=β0+β1xt</m:t>
        </m:r>
      </m:oMath>
      <w:r w:rsidR="0090589F" w:rsidRPr="009218CC">
        <w:rPr>
          <w:rFonts w:asciiTheme="majorBidi" w:hAnsiTheme="majorBidi" w:cstheme="majorBidi"/>
          <w:sz w:val="24"/>
          <w:szCs w:val="24"/>
        </w:rPr>
        <w:tab/>
        <w:t xml:space="preserve">                     </w:t>
      </w:r>
      <w:r w:rsidR="00494D55">
        <w:rPr>
          <w:rFonts w:asciiTheme="majorBidi" w:hAnsiTheme="majorBidi" w:cstheme="majorBidi"/>
          <w:sz w:val="24"/>
          <w:szCs w:val="24"/>
        </w:rPr>
        <w:t xml:space="preserve">   </w:t>
      </w:r>
      <w:r w:rsidR="0090589F" w:rsidRPr="009218CC">
        <w:rPr>
          <w:rFonts w:asciiTheme="majorBidi" w:hAnsiTheme="majorBidi" w:cstheme="majorBidi"/>
          <w:sz w:val="24"/>
          <w:szCs w:val="24"/>
        </w:rPr>
        <w:t xml:space="preserve">  </w:t>
      </w:r>
      <w:r w:rsidR="001C45B2">
        <w:rPr>
          <w:rFonts w:asciiTheme="majorBidi" w:hAnsiTheme="majorBidi" w:cstheme="majorBidi"/>
          <w:sz w:val="24"/>
          <w:szCs w:val="24"/>
        </w:rPr>
        <w:t xml:space="preserve">            </w:t>
      </w:r>
      <w:r w:rsidR="008F12A1">
        <w:rPr>
          <w:rFonts w:asciiTheme="majorBidi" w:hAnsiTheme="majorBidi" w:cstheme="majorBidi"/>
          <w:sz w:val="24"/>
          <w:szCs w:val="24"/>
        </w:rPr>
        <w:t xml:space="preserve"> </w:t>
      </w:r>
      <w:r w:rsidR="0090589F">
        <w:rPr>
          <w:rFonts w:asciiTheme="majorBidi" w:hAnsiTheme="majorBidi" w:cstheme="majorBidi"/>
          <w:sz w:val="24"/>
          <w:szCs w:val="24"/>
        </w:rPr>
        <w:t xml:space="preserve">  </w:t>
      </w:r>
      <w:r w:rsidR="0090589F" w:rsidRPr="009218CC">
        <w:rPr>
          <w:rFonts w:asciiTheme="majorBidi" w:hAnsiTheme="majorBidi" w:cstheme="majorBidi"/>
          <w:sz w:val="24"/>
          <w:szCs w:val="24"/>
        </w:rPr>
        <w:t xml:space="preserve"> </w:t>
      </w:r>
      <w:r w:rsidR="0090589F">
        <w:rPr>
          <w:rFonts w:asciiTheme="majorBidi" w:hAnsiTheme="majorBidi" w:cstheme="majorBidi"/>
          <w:sz w:val="24"/>
          <w:szCs w:val="24"/>
        </w:rPr>
        <w:t>(2)</w:t>
      </w:r>
    </w:p>
    <w:p w14:paraId="3B8897BC" w14:textId="77777777" w:rsidR="000A6484" w:rsidRPr="009218CC" w:rsidRDefault="000A6484" w:rsidP="00715D51">
      <w:pPr>
        <w:tabs>
          <w:tab w:val="left" w:pos="2430"/>
          <w:tab w:val="left" w:pos="2880"/>
        </w:tabs>
        <w:spacing w:after="0" w:line="240" w:lineRule="auto"/>
        <w:ind w:firstLine="284"/>
        <w:jc w:val="center"/>
        <w:rPr>
          <w:rFonts w:asciiTheme="majorBidi" w:hAnsiTheme="majorBidi" w:cstheme="majorBidi"/>
          <w:sz w:val="24"/>
          <w:szCs w:val="24"/>
        </w:rPr>
      </w:pPr>
    </w:p>
    <w:p w14:paraId="2BC6813D" w14:textId="0231D3CE" w:rsidR="0090589F"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Where Yt 'is the GDP growth rate, X is the export growth rate, adding the random variable, we get the formula of the standard model:</w:t>
      </w:r>
    </w:p>
    <w:p w14:paraId="4C972468" w14:textId="77777777" w:rsidR="000A6484" w:rsidRPr="009218CC" w:rsidRDefault="000A6484" w:rsidP="00715D51">
      <w:pPr>
        <w:spacing w:after="0" w:line="240" w:lineRule="auto"/>
        <w:jc w:val="both"/>
        <w:rPr>
          <w:rFonts w:asciiTheme="majorBidi" w:hAnsiTheme="majorBidi" w:cstheme="majorBidi"/>
          <w:sz w:val="24"/>
          <w:szCs w:val="24"/>
        </w:rPr>
      </w:pPr>
    </w:p>
    <w:p w14:paraId="7958D168" w14:textId="5D5C87D1" w:rsidR="0090589F" w:rsidRDefault="00A660A1" w:rsidP="00715D51">
      <w:pPr>
        <w:spacing w:after="0" w:line="240" w:lineRule="auto"/>
        <w:ind w:firstLine="284"/>
        <w:jc w:val="center"/>
        <w:rPr>
          <w:rFonts w:asciiTheme="majorBidi" w:hAnsiTheme="majorBidi" w:cstheme="majorBidi"/>
          <w:sz w:val="24"/>
          <w:szCs w:val="24"/>
        </w:rPr>
      </w:pPr>
      <m:oMath>
        <m:r>
          <w:rPr>
            <w:rFonts w:ascii="Cambria Math" w:hAnsi="Cambria Math" w:cstheme="majorBidi"/>
            <w:sz w:val="24"/>
            <w:szCs w:val="24"/>
          </w:rPr>
          <m:t>yt=β0+β1xt+Et</m:t>
        </m:r>
      </m:oMath>
      <w:r w:rsidR="0090589F" w:rsidRPr="009218CC">
        <w:rPr>
          <w:rFonts w:asciiTheme="majorBidi" w:hAnsiTheme="majorBidi" w:cstheme="majorBidi"/>
          <w:sz w:val="24"/>
          <w:szCs w:val="24"/>
        </w:rPr>
        <w:t xml:space="preserve">                  </w:t>
      </w:r>
      <w:r w:rsidR="0090589F">
        <w:rPr>
          <w:rFonts w:asciiTheme="majorBidi" w:hAnsiTheme="majorBidi" w:cstheme="majorBidi"/>
          <w:sz w:val="24"/>
          <w:szCs w:val="24"/>
        </w:rPr>
        <w:t xml:space="preserve"> </w:t>
      </w:r>
      <w:r w:rsidR="0090589F" w:rsidRPr="009218CC">
        <w:rPr>
          <w:rFonts w:asciiTheme="majorBidi" w:hAnsiTheme="majorBidi" w:cstheme="majorBidi"/>
          <w:sz w:val="24"/>
          <w:szCs w:val="24"/>
        </w:rPr>
        <w:t xml:space="preserve">          </w:t>
      </w:r>
      <w:r w:rsidR="005A51BC">
        <w:rPr>
          <w:rFonts w:asciiTheme="majorBidi" w:hAnsiTheme="majorBidi" w:cstheme="majorBidi"/>
          <w:sz w:val="24"/>
          <w:szCs w:val="24"/>
        </w:rPr>
        <w:t xml:space="preserve">  </w:t>
      </w:r>
      <w:r w:rsidR="0090589F" w:rsidRPr="009218CC">
        <w:rPr>
          <w:rFonts w:asciiTheme="majorBidi" w:hAnsiTheme="majorBidi" w:cstheme="majorBidi"/>
          <w:sz w:val="24"/>
          <w:szCs w:val="24"/>
        </w:rPr>
        <w:t xml:space="preserve">  </w:t>
      </w:r>
      <w:r w:rsidR="0090589F" w:rsidRPr="009218CC">
        <w:rPr>
          <w:rFonts w:asciiTheme="majorBidi" w:hAnsiTheme="majorBidi" w:cstheme="majorBidi"/>
          <w:sz w:val="24"/>
          <w:szCs w:val="24"/>
        </w:rPr>
        <w:tab/>
        <w:t xml:space="preserve"> </w:t>
      </w:r>
      <w:r w:rsidR="0090589F">
        <w:rPr>
          <w:rFonts w:asciiTheme="majorBidi" w:hAnsiTheme="majorBidi" w:cstheme="majorBidi"/>
          <w:sz w:val="24"/>
          <w:szCs w:val="24"/>
        </w:rPr>
        <w:t>(3)</w:t>
      </w:r>
    </w:p>
    <w:p w14:paraId="41D34C32" w14:textId="77777777" w:rsidR="000A6484" w:rsidRPr="009218CC" w:rsidRDefault="000A6484" w:rsidP="00715D51">
      <w:pPr>
        <w:spacing w:after="0" w:line="240" w:lineRule="auto"/>
        <w:ind w:firstLine="284"/>
        <w:jc w:val="center"/>
        <w:rPr>
          <w:rFonts w:asciiTheme="majorBidi" w:hAnsiTheme="majorBidi" w:cstheme="majorBidi"/>
          <w:sz w:val="24"/>
          <w:szCs w:val="24"/>
        </w:rPr>
      </w:pPr>
    </w:p>
    <w:p w14:paraId="5F667139" w14:textId="77777777" w:rsidR="0090589F" w:rsidRPr="009218CC"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lastRenderedPageBreak/>
        <w:t>While we have two country groups, we will replace:</w:t>
      </w:r>
    </w:p>
    <w:p w14:paraId="78128E04" w14:textId="77777777" w:rsidR="0090589F" w:rsidRPr="009218CC"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Y</w:t>
      </w:r>
      <w:r w:rsidRPr="009218CC">
        <w:rPr>
          <w:rFonts w:asciiTheme="majorBidi" w:hAnsiTheme="majorBidi" w:cstheme="majorBidi"/>
          <w:sz w:val="24"/>
          <w:szCs w:val="24"/>
          <w:vertAlign w:val="subscript"/>
        </w:rPr>
        <w:t>t</w:t>
      </w:r>
      <w:r w:rsidRPr="009218CC">
        <w:rPr>
          <w:rFonts w:asciiTheme="majorBidi" w:hAnsiTheme="majorBidi" w:cstheme="majorBidi"/>
          <w:sz w:val="24"/>
          <w:szCs w:val="24"/>
        </w:rPr>
        <w:t>=EG = annual growth rate of real GDP</w:t>
      </w:r>
    </w:p>
    <w:p w14:paraId="7ADF2862" w14:textId="77777777" w:rsidR="0090589F" w:rsidRPr="009218CC"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X</w:t>
      </w:r>
      <w:r w:rsidRPr="009218CC">
        <w:rPr>
          <w:rFonts w:asciiTheme="majorBidi" w:hAnsiTheme="majorBidi" w:cstheme="majorBidi"/>
          <w:sz w:val="24"/>
          <w:szCs w:val="24"/>
          <w:vertAlign w:val="subscript"/>
        </w:rPr>
        <w:t>t</w:t>
      </w:r>
      <w:r w:rsidRPr="009218CC">
        <w:rPr>
          <w:rFonts w:asciiTheme="majorBidi" w:hAnsiTheme="majorBidi" w:cstheme="majorBidi"/>
          <w:sz w:val="24"/>
          <w:szCs w:val="24"/>
        </w:rPr>
        <w:t>=EX Exports annual growth rate (an alternative or approximations of total Exports of goods and services, alternative variables related to calculated growth are used that are directly observable.</w:t>
      </w:r>
    </w:p>
    <w:p w14:paraId="5E1D3E65" w14:textId="77777777" w:rsidR="0090589F" w:rsidRPr="009218CC"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E</w:t>
      </w:r>
      <w:r w:rsidRPr="009218CC">
        <w:rPr>
          <w:rFonts w:asciiTheme="majorBidi" w:hAnsiTheme="majorBidi" w:cstheme="majorBidi"/>
          <w:sz w:val="24"/>
          <w:szCs w:val="24"/>
          <w:vertAlign w:val="subscript"/>
        </w:rPr>
        <w:t>t</w:t>
      </w:r>
      <w:r w:rsidRPr="009218CC">
        <w:rPr>
          <w:rFonts w:asciiTheme="majorBidi" w:hAnsiTheme="majorBidi" w:cstheme="majorBidi"/>
          <w:sz w:val="24"/>
          <w:szCs w:val="24"/>
        </w:rPr>
        <w:t xml:space="preserve"> = Error term.</w:t>
      </w:r>
    </w:p>
    <w:p w14:paraId="22EFA034" w14:textId="621EE9E3" w:rsidR="0090589F"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Considering the two country groups we will have two models as following:</w:t>
      </w:r>
    </w:p>
    <w:p w14:paraId="56FF8D7E" w14:textId="77777777" w:rsidR="000A6484" w:rsidRPr="009218CC" w:rsidRDefault="000A6484" w:rsidP="00715D51">
      <w:pPr>
        <w:spacing w:after="0" w:line="240" w:lineRule="auto"/>
        <w:jc w:val="both"/>
        <w:rPr>
          <w:rFonts w:asciiTheme="majorBidi" w:hAnsiTheme="majorBidi" w:cstheme="majorBidi"/>
          <w:sz w:val="24"/>
          <w:szCs w:val="24"/>
        </w:rPr>
      </w:pPr>
    </w:p>
    <w:p w14:paraId="5DE1B9DD" w14:textId="24E4076C" w:rsidR="0090589F" w:rsidRDefault="005A51BC" w:rsidP="00715D51">
      <w:pPr>
        <w:spacing w:after="0" w:line="240" w:lineRule="auto"/>
        <w:ind w:firstLine="284"/>
        <w:jc w:val="center"/>
        <w:rPr>
          <w:rFonts w:asciiTheme="majorBidi" w:hAnsiTheme="majorBidi" w:cstheme="majorBidi"/>
          <w:sz w:val="24"/>
          <w:szCs w:val="24"/>
        </w:rPr>
      </w:pPr>
      <m:oMath>
        <m:r>
          <w:rPr>
            <w:rFonts w:ascii="Cambria Math" w:hAnsi="Cambria Math" w:cstheme="majorBidi"/>
            <w:sz w:val="24"/>
            <w:szCs w:val="24"/>
          </w:rPr>
          <m:t>EGmt=β0+β1EXmt+Et</m:t>
        </m:r>
      </m:oMath>
      <w:r w:rsidR="001665BC">
        <w:rPr>
          <w:rFonts w:asciiTheme="majorBidi" w:hAnsiTheme="majorBidi" w:cstheme="majorBidi"/>
          <w:sz w:val="24"/>
          <w:szCs w:val="24"/>
        </w:rPr>
        <w:t xml:space="preserve">    </w:t>
      </w:r>
      <w:r w:rsidR="0090589F" w:rsidRPr="009218CC">
        <w:rPr>
          <w:rFonts w:asciiTheme="majorBidi" w:hAnsiTheme="majorBidi" w:cstheme="majorBidi"/>
          <w:sz w:val="24"/>
          <w:szCs w:val="24"/>
        </w:rPr>
        <w:t xml:space="preserve">                  </w:t>
      </w:r>
      <w:r w:rsidR="0090589F">
        <w:rPr>
          <w:rFonts w:asciiTheme="majorBidi" w:hAnsiTheme="majorBidi" w:cstheme="majorBidi"/>
          <w:sz w:val="24"/>
          <w:szCs w:val="24"/>
        </w:rPr>
        <w:t xml:space="preserve"> </w:t>
      </w:r>
      <w:r w:rsidR="0090589F" w:rsidRPr="009218CC">
        <w:rPr>
          <w:rFonts w:asciiTheme="majorBidi" w:hAnsiTheme="majorBidi" w:cstheme="majorBidi"/>
          <w:sz w:val="24"/>
          <w:szCs w:val="24"/>
        </w:rPr>
        <w:t xml:space="preserve">         </w:t>
      </w:r>
      <w:r w:rsidR="0090589F">
        <w:rPr>
          <w:rFonts w:asciiTheme="majorBidi" w:hAnsiTheme="majorBidi" w:cstheme="majorBidi"/>
          <w:sz w:val="24"/>
          <w:szCs w:val="24"/>
        </w:rPr>
        <w:t>(4)</w:t>
      </w:r>
    </w:p>
    <w:p w14:paraId="5AFD7C3F" w14:textId="77777777" w:rsidR="000A6484" w:rsidRPr="009218CC" w:rsidRDefault="000A6484" w:rsidP="00715D51">
      <w:pPr>
        <w:spacing w:after="0" w:line="240" w:lineRule="auto"/>
        <w:ind w:firstLine="284"/>
        <w:jc w:val="center"/>
        <w:rPr>
          <w:rFonts w:asciiTheme="majorBidi" w:hAnsiTheme="majorBidi" w:cstheme="majorBidi"/>
          <w:sz w:val="24"/>
          <w:szCs w:val="24"/>
        </w:rPr>
      </w:pPr>
    </w:p>
    <w:p w14:paraId="37A43E5C" w14:textId="499457B3" w:rsidR="0090589F" w:rsidRDefault="005A51BC" w:rsidP="00715D51">
      <w:pPr>
        <w:tabs>
          <w:tab w:val="left" w:pos="2610"/>
          <w:tab w:val="left" w:pos="7020"/>
          <w:tab w:val="left" w:pos="7110"/>
        </w:tabs>
        <w:spacing w:after="0" w:line="240" w:lineRule="auto"/>
        <w:ind w:firstLine="284"/>
        <w:jc w:val="center"/>
        <w:rPr>
          <w:rFonts w:asciiTheme="majorBidi" w:hAnsiTheme="majorBidi" w:cstheme="majorBidi"/>
          <w:sz w:val="24"/>
          <w:szCs w:val="24"/>
        </w:rPr>
      </w:pPr>
      <m:oMath>
        <m:r>
          <w:rPr>
            <w:rFonts w:ascii="Cambria Math" w:hAnsi="Cambria Math" w:cstheme="majorBidi"/>
            <w:sz w:val="24"/>
            <w:szCs w:val="24"/>
          </w:rPr>
          <m:t>EGsa=β0+β1EXsat+Et</m:t>
        </m:r>
      </m:oMath>
      <w:r w:rsidR="0090589F" w:rsidRPr="009218CC">
        <w:rPr>
          <w:rFonts w:asciiTheme="majorBidi" w:hAnsiTheme="majorBidi" w:cstheme="majorBidi"/>
          <w:sz w:val="24"/>
          <w:szCs w:val="24"/>
          <w:vertAlign w:val="subscript"/>
        </w:rPr>
        <w:t xml:space="preserve"> </w:t>
      </w:r>
      <w:r w:rsidR="001665BC">
        <w:rPr>
          <w:rFonts w:asciiTheme="majorBidi" w:hAnsiTheme="majorBidi" w:cstheme="majorBidi"/>
          <w:sz w:val="24"/>
          <w:szCs w:val="24"/>
          <w:vertAlign w:val="subscript"/>
        </w:rPr>
        <w:t xml:space="preserve">   </w:t>
      </w:r>
      <w:r w:rsidR="0090589F" w:rsidRPr="009218CC">
        <w:rPr>
          <w:rFonts w:asciiTheme="majorBidi" w:hAnsiTheme="majorBidi" w:cstheme="majorBidi"/>
          <w:sz w:val="24"/>
          <w:szCs w:val="24"/>
          <w:vertAlign w:val="subscript"/>
        </w:rPr>
        <w:t xml:space="preserve">       </w:t>
      </w:r>
      <w:r w:rsidR="000518A7">
        <w:rPr>
          <w:rFonts w:asciiTheme="majorBidi" w:hAnsiTheme="majorBidi" w:cstheme="majorBidi"/>
          <w:sz w:val="24"/>
          <w:szCs w:val="24"/>
          <w:vertAlign w:val="subscript"/>
        </w:rPr>
        <w:t xml:space="preserve">     </w:t>
      </w:r>
      <w:r w:rsidR="0090589F" w:rsidRPr="009218CC">
        <w:rPr>
          <w:rFonts w:asciiTheme="majorBidi" w:hAnsiTheme="majorBidi" w:cstheme="majorBidi"/>
          <w:sz w:val="24"/>
          <w:szCs w:val="24"/>
          <w:vertAlign w:val="subscript"/>
        </w:rPr>
        <w:t xml:space="preserve">       </w:t>
      </w:r>
      <w:r w:rsidR="00494D55">
        <w:rPr>
          <w:rFonts w:asciiTheme="majorBidi" w:hAnsiTheme="majorBidi" w:cstheme="majorBidi"/>
          <w:sz w:val="24"/>
          <w:szCs w:val="24"/>
          <w:vertAlign w:val="subscript"/>
        </w:rPr>
        <w:t xml:space="preserve"> </w:t>
      </w:r>
      <w:r w:rsidR="0090589F" w:rsidRPr="009218CC">
        <w:rPr>
          <w:rFonts w:asciiTheme="majorBidi" w:hAnsiTheme="majorBidi" w:cstheme="majorBidi"/>
          <w:sz w:val="24"/>
          <w:szCs w:val="24"/>
          <w:vertAlign w:val="subscript"/>
        </w:rPr>
        <w:t xml:space="preserve">         </w:t>
      </w:r>
      <w:r w:rsidR="0090589F">
        <w:rPr>
          <w:rFonts w:asciiTheme="majorBidi" w:hAnsiTheme="majorBidi" w:cstheme="majorBidi"/>
          <w:sz w:val="24"/>
          <w:szCs w:val="24"/>
          <w:vertAlign w:val="subscript"/>
        </w:rPr>
        <w:t xml:space="preserve">  </w:t>
      </w:r>
      <w:r w:rsidR="0090589F" w:rsidRPr="009218CC">
        <w:rPr>
          <w:rFonts w:asciiTheme="majorBidi" w:hAnsiTheme="majorBidi" w:cstheme="majorBidi"/>
          <w:sz w:val="24"/>
          <w:szCs w:val="24"/>
          <w:vertAlign w:val="subscript"/>
        </w:rPr>
        <w:t xml:space="preserve">             </w:t>
      </w:r>
      <w:r w:rsidR="0090589F">
        <w:rPr>
          <w:rFonts w:asciiTheme="majorBidi" w:hAnsiTheme="majorBidi" w:cstheme="majorBidi"/>
          <w:sz w:val="24"/>
          <w:szCs w:val="24"/>
        </w:rPr>
        <w:t>(5)</w:t>
      </w:r>
    </w:p>
    <w:p w14:paraId="5AF54D8F" w14:textId="77777777" w:rsidR="000A6484" w:rsidRPr="009218CC" w:rsidRDefault="000A6484" w:rsidP="00715D51">
      <w:pPr>
        <w:tabs>
          <w:tab w:val="left" w:pos="2610"/>
          <w:tab w:val="left" w:pos="7020"/>
          <w:tab w:val="left" w:pos="7110"/>
        </w:tabs>
        <w:spacing w:after="0" w:line="240" w:lineRule="auto"/>
        <w:ind w:firstLine="284"/>
        <w:jc w:val="center"/>
        <w:rPr>
          <w:rFonts w:asciiTheme="majorBidi" w:hAnsiTheme="majorBidi" w:cstheme="majorBidi"/>
          <w:sz w:val="24"/>
          <w:szCs w:val="24"/>
        </w:rPr>
      </w:pPr>
    </w:p>
    <w:p w14:paraId="32F9188E" w14:textId="77777777" w:rsidR="0090589F" w:rsidRPr="009218CC"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Where it states:</w:t>
      </w:r>
    </w:p>
    <w:p w14:paraId="192FBDDB" w14:textId="77777777" w:rsidR="0090589F" w:rsidRPr="009218CC"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EGm</w:t>
      </w:r>
      <w:r w:rsidRPr="009218CC">
        <w:rPr>
          <w:rFonts w:asciiTheme="majorBidi" w:hAnsiTheme="majorBidi" w:cstheme="majorBidi"/>
          <w:sz w:val="24"/>
          <w:szCs w:val="24"/>
          <w:vertAlign w:val="subscript"/>
        </w:rPr>
        <w:t>t</w:t>
      </w:r>
      <w:r w:rsidRPr="009218CC">
        <w:rPr>
          <w:rFonts w:asciiTheme="majorBidi" w:hAnsiTheme="majorBidi" w:cstheme="majorBidi"/>
          <w:sz w:val="24"/>
          <w:szCs w:val="24"/>
        </w:rPr>
        <w:t>, EGsa</w:t>
      </w:r>
      <w:r w:rsidRPr="009218CC">
        <w:rPr>
          <w:rFonts w:asciiTheme="majorBidi" w:hAnsiTheme="majorBidi" w:cstheme="majorBidi"/>
          <w:sz w:val="24"/>
          <w:szCs w:val="24"/>
          <w:vertAlign w:val="subscript"/>
        </w:rPr>
        <w:t>t,</w:t>
      </w:r>
      <w:r w:rsidRPr="009218CC">
        <w:rPr>
          <w:rFonts w:asciiTheme="majorBidi" w:hAnsiTheme="majorBidi" w:cstheme="majorBidi"/>
          <w:sz w:val="24"/>
          <w:szCs w:val="24"/>
        </w:rPr>
        <w:t xml:space="preserve"> for annual growth rates of GDP in (MENA) and SA country groups respectively.</w:t>
      </w:r>
    </w:p>
    <w:p w14:paraId="57932BDC" w14:textId="77777777" w:rsidR="0090589F" w:rsidRPr="009218CC"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EXm</w:t>
      </w:r>
      <w:r w:rsidRPr="009218CC">
        <w:rPr>
          <w:rFonts w:asciiTheme="majorBidi" w:hAnsiTheme="majorBidi" w:cstheme="majorBidi"/>
          <w:sz w:val="24"/>
          <w:szCs w:val="24"/>
          <w:vertAlign w:val="subscript"/>
        </w:rPr>
        <w:t>t</w:t>
      </w:r>
      <w:r w:rsidRPr="009218CC">
        <w:rPr>
          <w:rFonts w:asciiTheme="majorBidi" w:hAnsiTheme="majorBidi" w:cstheme="majorBidi"/>
          <w:sz w:val="24"/>
          <w:szCs w:val="24"/>
        </w:rPr>
        <w:t>, EXsa</w:t>
      </w:r>
      <w:r w:rsidRPr="009218CC">
        <w:rPr>
          <w:rFonts w:asciiTheme="majorBidi" w:hAnsiTheme="majorBidi" w:cstheme="majorBidi"/>
          <w:sz w:val="24"/>
          <w:szCs w:val="24"/>
          <w:vertAlign w:val="subscript"/>
        </w:rPr>
        <w:t>t</w:t>
      </w:r>
      <w:r w:rsidRPr="009218CC">
        <w:rPr>
          <w:rFonts w:asciiTheme="majorBidi" w:hAnsiTheme="majorBidi" w:cstheme="majorBidi"/>
          <w:sz w:val="24"/>
          <w:szCs w:val="24"/>
        </w:rPr>
        <w:t>; for annual growth rates of exports in the mentioned above country groups respectively.</w:t>
      </w:r>
    </w:p>
    <w:p w14:paraId="440684B1" w14:textId="77777777" w:rsidR="0090589F" w:rsidRPr="009218CC" w:rsidRDefault="0090589F" w:rsidP="00715D51">
      <w:pPr>
        <w:spacing w:after="0" w:line="240" w:lineRule="auto"/>
        <w:jc w:val="both"/>
        <w:rPr>
          <w:rFonts w:asciiTheme="majorBidi" w:hAnsiTheme="majorBidi" w:cstheme="majorBidi"/>
          <w:sz w:val="24"/>
          <w:szCs w:val="24"/>
        </w:rPr>
      </w:pPr>
      <w:bookmarkStart w:id="1" w:name="_Toc335318171"/>
      <w:bookmarkStart w:id="2" w:name="_Toc335319384"/>
      <w:bookmarkStart w:id="3" w:name="_Toc336340996"/>
      <w:bookmarkStart w:id="4" w:name="_Toc336341563"/>
      <w:bookmarkStart w:id="5" w:name="_Toc336928731"/>
      <w:bookmarkStart w:id="6" w:name="_Toc337224912"/>
      <w:bookmarkStart w:id="7" w:name="_Toc340169520"/>
      <w:bookmarkStart w:id="8" w:name="_Toc340170585"/>
      <w:bookmarkStart w:id="9" w:name="_Toc340170713"/>
      <w:bookmarkStart w:id="10" w:name="_Toc340429210"/>
      <w:bookmarkStart w:id="11" w:name="_Toc341032656"/>
      <w:bookmarkStart w:id="12" w:name="_Toc341034076"/>
      <w:bookmarkStart w:id="13" w:name="_Toc341034205"/>
      <w:bookmarkStart w:id="14" w:name="_Toc343412147"/>
      <w:bookmarkStart w:id="15" w:name="_Toc343412276"/>
      <w:bookmarkStart w:id="16" w:name="_Toc351756818"/>
      <w:r w:rsidRPr="009218CC">
        <w:rPr>
          <w:rFonts w:asciiTheme="majorBidi" w:hAnsiTheme="majorBidi" w:cstheme="majorBidi"/>
          <w:sz w:val="24"/>
          <w:szCs w:val="24"/>
        </w:rPr>
        <w:t xml:space="preserve">     The statistical properties of the underlying variables were investigated to examine the relationships between them. The analysis is done through the following steps:</w:t>
      </w:r>
    </w:p>
    <w:p w14:paraId="491D581C" w14:textId="77777777" w:rsidR="0090589F" w:rsidRPr="009218CC" w:rsidRDefault="0090589F" w:rsidP="00715D51">
      <w:pPr>
        <w:pStyle w:val="ListParagraph"/>
        <w:numPr>
          <w:ilvl w:val="0"/>
          <w:numId w:val="2"/>
        </w:numPr>
        <w:spacing w:after="0" w:line="240" w:lineRule="auto"/>
        <w:ind w:left="567" w:hanging="283"/>
        <w:jc w:val="both"/>
        <w:rPr>
          <w:rFonts w:asciiTheme="majorBidi" w:hAnsiTheme="majorBidi" w:cstheme="majorBidi"/>
          <w:sz w:val="24"/>
          <w:szCs w:val="24"/>
        </w:rPr>
      </w:pPr>
      <w:bookmarkStart w:id="17" w:name="_Ref32841539"/>
      <w:r w:rsidRPr="009218CC">
        <w:rPr>
          <w:rFonts w:asciiTheme="majorBidi" w:hAnsiTheme="majorBidi" w:cstheme="majorBidi"/>
          <w:sz w:val="24"/>
          <w:szCs w:val="24"/>
        </w:rPr>
        <w:t>For the stationarity test, The Augmented Dickey-Fuller (ADF) and Phillips-Perron (PP) Unit Root Tests are employed.</w:t>
      </w:r>
      <w:bookmarkEnd w:id="17"/>
    </w:p>
    <w:p w14:paraId="05CA13E6" w14:textId="77777777" w:rsidR="0090589F" w:rsidRPr="009218CC" w:rsidRDefault="0090589F" w:rsidP="00715D51">
      <w:pPr>
        <w:pStyle w:val="ListParagraph"/>
        <w:numPr>
          <w:ilvl w:val="0"/>
          <w:numId w:val="2"/>
        </w:numPr>
        <w:spacing w:after="0" w:line="240" w:lineRule="auto"/>
        <w:ind w:left="567" w:hanging="283"/>
        <w:jc w:val="both"/>
        <w:rPr>
          <w:rFonts w:asciiTheme="majorBidi" w:hAnsiTheme="majorBidi" w:cstheme="majorBidi"/>
          <w:sz w:val="24"/>
          <w:szCs w:val="24"/>
        </w:rPr>
      </w:pPr>
      <w:r w:rsidRPr="009218CC">
        <w:rPr>
          <w:rFonts w:asciiTheme="majorBidi" w:hAnsiTheme="majorBidi" w:cstheme="majorBidi"/>
          <w:sz w:val="24"/>
          <w:szCs w:val="24"/>
        </w:rPr>
        <w:t>The short and long-run relationship was estimated, using co-integration tests i.e. (Johansen, Engle-Granger and or autoregressive distributed lags modeling approach (ARDL). This will depend on the results of the stationarity test.</w:t>
      </w:r>
    </w:p>
    <w:p w14:paraId="346A1D58" w14:textId="77777777" w:rsidR="0090589F" w:rsidRPr="009218CC" w:rsidRDefault="0090589F" w:rsidP="00715D51">
      <w:pPr>
        <w:pStyle w:val="ListParagraph"/>
        <w:numPr>
          <w:ilvl w:val="0"/>
          <w:numId w:val="2"/>
        </w:numPr>
        <w:spacing w:after="0" w:line="240" w:lineRule="auto"/>
        <w:ind w:left="567" w:hanging="283"/>
        <w:jc w:val="both"/>
        <w:rPr>
          <w:rFonts w:asciiTheme="majorBidi" w:hAnsiTheme="majorBidi" w:cstheme="majorBidi"/>
          <w:sz w:val="24"/>
          <w:szCs w:val="24"/>
        </w:rPr>
      </w:pPr>
      <w:r w:rsidRPr="009218CC">
        <w:rPr>
          <w:rFonts w:asciiTheme="majorBidi" w:hAnsiTheme="majorBidi" w:cstheme="majorBidi"/>
          <w:sz w:val="24"/>
          <w:szCs w:val="24"/>
        </w:rPr>
        <w:t>The Granger causality test is used to test the direction of the relationships.</w:t>
      </w:r>
    </w:p>
    <w:p w14:paraId="65F49B0C" w14:textId="7C7CCDCC" w:rsidR="0090589F" w:rsidRDefault="0090589F" w:rsidP="00715D51">
      <w:pPr>
        <w:pStyle w:val="ListParagraph"/>
        <w:numPr>
          <w:ilvl w:val="0"/>
          <w:numId w:val="2"/>
        </w:numPr>
        <w:spacing w:after="0" w:line="240" w:lineRule="auto"/>
        <w:ind w:left="567" w:hanging="283"/>
        <w:jc w:val="both"/>
        <w:rPr>
          <w:rFonts w:asciiTheme="majorBidi" w:hAnsiTheme="majorBidi" w:cstheme="majorBidi"/>
          <w:sz w:val="24"/>
          <w:szCs w:val="24"/>
        </w:rPr>
      </w:pPr>
      <w:r w:rsidRPr="009218CC">
        <w:rPr>
          <w:rFonts w:asciiTheme="majorBidi" w:hAnsiTheme="majorBidi" w:cstheme="majorBidi"/>
          <w:sz w:val="24"/>
          <w:szCs w:val="24"/>
        </w:rPr>
        <w:t>Another step has been carried out to explore the structural stability and diagnostic test.</w:t>
      </w:r>
    </w:p>
    <w:p w14:paraId="5AEFF7C1" w14:textId="77777777" w:rsidR="00715D51" w:rsidRPr="009218CC" w:rsidRDefault="00715D51" w:rsidP="00715D51">
      <w:pPr>
        <w:pStyle w:val="ListParagraph"/>
        <w:spacing w:after="0" w:line="240" w:lineRule="auto"/>
        <w:ind w:left="567"/>
        <w:jc w:val="both"/>
        <w:rPr>
          <w:rFonts w:asciiTheme="majorBidi" w:hAnsiTheme="majorBidi" w:cstheme="majorBidi"/>
          <w:sz w:val="24"/>
          <w:szCs w:val="24"/>
        </w:rPr>
      </w:pPr>
    </w:p>
    <w:p w14:paraId="73ED12A4" w14:textId="77777777" w:rsidR="0090589F" w:rsidRPr="009218CC" w:rsidRDefault="0090589F" w:rsidP="00715D51">
      <w:pPr>
        <w:spacing w:after="0" w:line="240" w:lineRule="auto"/>
        <w:jc w:val="both"/>
        <w:rPr>
          <w:rFonts w:asciiTheme="majorBidi" w:hAnsiTheme="majorBidi" w:cstheme="majorBidi"/>
          <w:b/>
          <w:bCs/>
          <w:sz w:val="24"/>
          <w:szCs w:val="24"/>
        </w:rPr>
      </w:pPr>
      <w:r w:rsidRPr="009218CC">
        <w:rPr>
          <w:rFonts w:asciiTheme="majorBidi" w:hAnsiTheme="majorBidi" w:cstheme="majorBidi"/>
          <w:b/>
          <w:bCs/>
          <w:sz w:val="24"/>
          <w:szCs w:val="24"/>
        </w:rPr>
        <w:t>Empirical findings:</w:t>
      </w:r>
    </w:p>
    <w:p w14:paraId="68F1245F" w14:textId="77777777" w:rsidR="0090589F" w:rsidRPr="009218CC" w:rsidRDefault="0090589F" w:rsidP="00715D51">
      <w:pPr>
        <w:spacing w:after="0" w:line="240" w:lineRule="auto"/>
        <w:jc w:val="both"/>
        <w:rPr>
          <w:rFonts w:asciiTheme="majorBidi" w:hAnsiTheme="majorBidi" w:cstheme="majorBidi"/>
          <w:b/>
          <w:bCs/>
          <w:sz w:val="24"/>
          <w:szCs w:val="24"/>
        </w:rPr>
      </w:pPr>
    </w:p>
    <w:p w14:paraId="060D4807" w14:textId="77777777" w:rsidR="0090589F" w:rsidRPr="009218CC" w:rsidRDefault="0090589F" w:rsidP="00715D51">
      <w:pPr>
        <w:spacing w:after="0" w:line="240" w:lineRule="auto"/>
        <w:jc w:val="both"/>
        <w:rPr>
          <w:rFonts w:asciiTheme="majorBidi" w:hAnsiTheme="majorBidi" w:cstheme="majorBidi"/>
          <w:b/>
          <w:bCs/>
          <w:sz w:val="24"/>
          <w:szCs w:val="24"/>
        </w:rPr>
      </w:pPr>
      <w:r w:rsidRPr="009218CC">
        <w:rPr>
          <w:rFonts w:asciiTheme="majorBidi" w:hAnsiTheme="majorBidi" w:cstheme="majorBidi"/>
          <w:b/>
          <w:bCs/>
          <w:sz w:val="24"/>
          <w:szCs w:val="24"/>
        </w:rPr>
        <w:t>Unit root tests:</w:t>
      </w:r>
    </w:p>
    <w:p w14:paraId="4690DD27" w14:textId="77777777" w:rsidR="0090589F" w:rsidRPr="009218CC" w:rsidRDefault="0090589F" w:rsidP="00715D51">
      <w:pPr>
        <w:spacing w:after="0" w:line="240" w:lineRule="auto"/>
        <w:jc w:val="both"/>
        <w:rPr>
          <w:rFonts w:asciiTheme="majorBidi" w:hAnsiTheme="majorBidi" w:cstheme="majorBidi"/>
          <w:b/>
          <w:bCs/>
          <w:sz w:val="24"/>
          <w:szCs w:val="24"/>
        </w:rPr>
      </w:pPr>
      <w:r w:rsidRPr="009218CC">
        <w:rPr>
          <w:rFonts w:asciiTheme="majorBidi" w:hAnsiTheme="majorBidi" w:cstheme="majorBidi"/>
          <w:b/>
          <w:bCs/>
          <w:sz w:val="24"/>
          <w:szCs w:val="24"/>
        </w:rPr>
        <w:t xml:space="preserve"> </w:t>
      </w:r>
    </w:p>
    <w:p w14:paraId="3E810C3E" w14:textId="7B628DA8" w:rsidR="0090589F" w:rsidRPr="009218CC"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 xml:space="preserve">The Findings are presented in </w:t>
      </w:r>
      <w:r w:rsidRPr="009218CC">
        <w:rPr>
          <w:rFonts w:asciiTheme="majorBidi" w:hAnsiTheme="majorBidi" w:cstheme="majorBidi"/>
          <w:sz w:val="24"/>
          <w:szCs w:val="24"/>
        </w:rPr>
        <w:fldChar w:fldCharType="begin"/>
      </w:r>
      <w:r w:rsidRPr="009218CC">
        <w:rPr>
          <w:rFonts w:asciiTheme="majorBidi" w:hAnsiTheme="majorBidi" w:cstheme="majorBidi"/>
          <w:sz w:val="24"/>
          <w:szCs w:val="24"/>
        </w:rPr>
        <w:instrText xml:space="preserve"> REF _Ref32841803 \h  \* MERGEFORMAT </w:instrText>
      </w:r>
      <w:r w:rsidRPr="009218CC">
        <w:rPr>
          <w:rFonts w:asciiTheme="majorBidi" w:hAnsiTheme="majorBidi" w:cstheme="majorBidi"/>
          <w:sz w:val="24"/>
          <w:szCs w:val="24"/>
        </w:rPr>
      </w:r>
      <w:r w:rsidRPr="009218CC">
        <w:rPr>
          <w:rFonts w:asciiTheme="majorBidi" w:hAnsiTheme="majorBidi" w:cstheme="majorBidi"/>
          <w:sz w:val="24"/>
          <w:szCs w:val="24"/>
        </w:rPr>
        <w:fldChar w:fldCharType="separate"/>
      </w:r>
      <w:r w:rsidR="00410035" w:rsidRPr="00410035">
        <w:rPr>
          <w:rFonts w:asciiTheme="majorBidi" w:hAnsiTheme="majorBidi" w:cstheme="majorBidi"/>
          <w:sz w:val="24"/>
          <w:szCs w:val="24"/>
        </w:rPr>
        <w:t xml:space="preserve">Table </w:t>
      </w:r>
      <w:r w:rsidR="00410035" w:rsidRPr="00410035">
        <w:rPr>
          <w:rFonts w:asciiTheme="majorBidi" w:hAnsiTheme="majorBidi" w:cstheme="majorBidi"/>
          <w:noProof/>
          <w:sz w:val="24"/>
          <w:szCs w:val="24"/>
        </w:rPr>
        <w:t>1</w:t>
      </w:r>
      <w:r w:rsidRPr="009218CC">
        <w:rPr>
          <w:rFonts w:asciiTheme="majorBidi" w:hAnsiTheme="majorBidi" w:cstheme="majorBidi"/>
          <w:sz w:val="24"/>
          <w:szCs w:val="24"/>
        </w:rPr>
        <w:fldChar w:fldCharType="end"/>
      </w:r>
      <w:r w:rsidRPr="009218CC">
        <w:rPr>
          <w:rFonts w:asciiTheme="majorBidi" w:hAnsiTheme="majorBidi" w:cstheme="majorBidi"/>
          <w:sz w:val="24"/>
          <w:szCs w:val="24"/>
        </w:rPr>
        <w:fldChar w:fldCharType="begin"/>
      </w:r>
      <w:r w:rsidRPr="009218CC">
        <w:rPr>
          <w:rFonts w:asciiTheme="majorBidi" w:hAnsiTheme="majorBidi" w:cstheme="majorBidi"/>
          <w:sz w:val="24"/>
          <w:szCs w:val="24"/>
        </w:rPr>
        <w:instrText xml:space="preserve"> REF _Ref32841539 \r \h  \* MERGEFORMAT </w:instrText>
      </w:r>
      <w:r w:rsidRPr="009218CC">
        <w:rPr>
          <w:rFonts w:asciiTheme="majorBidi" w:hAnsiTheme="majorBidi" w:cstheme="majorBidi"/>
          <w:sz w:val="24"/>
          <w:szCs w:val="24"/>
        </w:rPr>
      </w:r>
      <w:r w:rsidRPr="009218CC">
        <w:rPr>
          <w:rFonts w:asciiTheme="majorBidi" w:hAnsiTheme="majorBidi" w:cstheme="majorBidi"/>
          <w:sz w:val="24"/>
          <w:szCs w:val="24"/>
        </w:rPr>
        <w:fldChar w:fldCharType="separate"/>
      </w:r>
      <w:r w:rsidR="00410035">
        <w:rPr>
          <w:rFonts w:asciiTheme="majorBidi" w:hAnsiTheme="majorBidi" w:cstheme="majorBidi"/>
          <w:sz w:val="24"/>
          <w:szCs w:val="24"/>
          <w:cs/>
        </w:rPr>
        <w:t>‎</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below;</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Pr="009218CC">
        <w:rPr>
          <w:rFonts w:asciiTheme="majorBidi" w:hAnsiTheme="majorBidi" w:cstheme="majorBidi"/>
          <w:sz w:val="24"/>
          <w:szCs w:val="24"/>
        </w:rPr>
        <w:t xml:space="preserve"> </w:t>
      </w:r>
    </w:p>
    <w:p w14:paraId="77BF6FA6" w14:textId="77777777" w:rsidR="0090589F" w:rsidRPr="009218CC" w:rsidRDefault="0090589F" w:rsidP="00715D51">
      <w:pPr>
        <w:spacing w:after="0" w:line="240" w:lineRule="auto"/>
        <w:jc w:val="both"/>
        <w:rPr>
          <w:rFonts w:asciiTheme="majorBidi" w:hAnsiTheme="majorBidi" w:cstheme="majorBidi"/>
          <w:sz w:val="24"/>
          <w:szCs w:val="24"/>
        </w:rPr>
      </w:pPr>
    </w:p>
    <w:p w14:paraId="062B3E4D" w14:textId="4D7D5E48" w:rsidR="0090589F" w:rsidRDefault="0090589F" w:rsidP="00715D51">
      <w:pPr>
        <w:pStyle w:val="Caption"/>
        <w:spacing w:after="0"/>
      </w:pPr>
      <w:bookmarkStart w:id="18" w:name="_Ref32841803"/>
      <w:bookmarkStart w:id="19" w:name="_Ref32841786"/>
      <w:r w:rsidRPr="009218CC">
        <w:t xml:space="preserve">Table </w:t>
      </w:r>
      <w:fldSimple w:instr=" SEQ Table \* ARABIC ">
        <w:r w:rsidR="00410035">
          <w:rPr>
            <w:noProof/>
          </w:rPr>
          <w:t>1</w:t>
        </w:r>
      </w:fldSimple>
      <w:bookmarkEnd w:id="18"/>
      <w:r w:rsidRPr="009218CC">
        <w:t>: The Results of ADF and PP Tests</w:t>
      </w:r>
      <w:bookmarkEnd w:id="19"/>
    </w:p>
    <w:p w14:paraId="5D96D528" w14:textId="77777777" w:rsidR="00F27973" w:rsidRPr="00F27973" w:rsidRDefault="00F27973" w:rsidP="00F27973">
      <w:pPr>
        <w:spacing w:after="0" w:line="240" w:lineRule="auto"/>
      </w:pPr>
    </w:p>
    <w:tbl>
      <w:tblPr>
        <w:tblStyle w:val="TableGrid"/>
        <w:tblW w:w="9540" w:type="dxa"/>
        <w:tblInd w:w="-95" w:type="dxa"/>
        <w:tblLayout w:type="fixed"/>
        <w:tblLook w:val="04A0" w:firstRow="1" w:lastRow="0" w:firstColumn="1" w:lastColumn="0" w:noHBand="0" w:noVBand="1"/>
      </w:tblPr>
      <w:tblGrid>
        <w:gridCol w:w="1479"/>
        <w:gridCol w:w="992"/>
        <w:gridCol w:w="1276"/>
        <w:gridCol w:w="1134"/>
        <w:gridCol w:w="1082"/>
        <w:gridCol w:w="1080"/>
        <w:gridCol w:w="1260"/>
        <w:gridCol w:w="1237"/>
      </w:tblGrid>
      <w:tr w:rsidR="0090589F" w:rsidRPr="00443785" w14:paraId="11B09641" w14:textId="77777777" w:rsidTr="00F6757B">
        <w:tc>
          <w:tcPr>
            <w:tcW w:w="1479" w:type="dxa"/>
            <w:vMerge w:val="restart"/>
            <w:tcBorders>
              <w:top w:val="single" w:sz="4" w:space="0" w:color="auto"/>
              <w:left w:val="nil"/>
              <w:bottom w:val="nil"/>
              <w:right w:val="nil"/>
            </w:tcBorders>
          </w:tcPr>
          <w:p w14:paraId="4401C15A"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Order of integration</w:t>
            </w:r>
          </w:p>
        </w:tc>
        <w:tc>
          <w:tcPr>
            <w:tcW w:w="992" w:type="dxa"/>
            <w:vMerge w:val="restart"/>
            <w:tcBorders>
              <w:top w:val="single" w:sz="4" w:space="0" w:color="auto"/>
              <w:left w:val="nil"/>
              <w:bottom w:val="nil"/>
              <w:right w:val="nil"/>
            </w:tcBorders>
          </w:tcPr>
          <w:p w14:paraId="12636813"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variables</w:t>
            </w:r>
          </w:p>
        </w:tc>
        <w:tc>
          <w:tcPr>
            <w:tcW w:w="3492" w:type="dxa"/>
            <w:gridSpan w:val="3"/>
            <w:tcBorders>
              <w:top w:val="single" w:sz="4" w:space="0" w:color="auto"/>
              <w:left w:val="nil"/>
              <w:bottom w:val="nil"/>
              <w:right w:val="nil"/>
            </w:tcBorders>
          </w:tcPr>
          <w:p w14:paraId="0A9C543B" w14:textId="77777777" w:rsidR="0090589F" w:rsidRPr="00443785" w:rsidRDefault="0090589F" w:rsidP="00715D51">
            <w:pPr>
              <w:jc w:val="center"/>
              <w:rPr>
                <w:rFonts w:asciiTheme="majorBidi" w:hAnsiTheme="majorBidi" w:cstheme="majorBidi"/>
                <w:sz w:val="20"/>
                <w:szCs w:val="20"/>
              </w:rPr>
            </w:pPr>
            <w:r w:rsidRPr="00443785">
              <w:rPr>
                <w:rFonts w:asciiTheme="majorBidi" w:hAnsiTheme="majorBidi" w:cstheme="majorBidi"/>
                <w:sz w:val="20"/>
                <w:szCs w:val="20"/>
              </w:rPr>
              <w:t>Augmented Dickey-Fuller</w:t>
            </w:r>
          </w:p>
        </w:tc>
        <w:tc>
          <w:tcPr>
            <w:tcW w:w="3577" w:type="dxa"/>
            <w:gridSpan w:val="3"/>
            <w:tcBorders>
              <w:top w:val="single" w:sz="4" w:space="0" w:color="auto"/>
              <w:left w:val="nil"/>
              <w:bottom w:val="nil"/>
              <w:right w:val="nil"/>
            </w:tcBorders>
          </w:tcPr>
          <w:p w14:paraId="2A581F2C" w14:textId="77777777" w:rsidR="0090589F" w:rsidRPr="00443785" w:rsidRDefault="0090589F" w:rsidP="00715D51">
            <w:pPr>
              <w:jc w:val="center"/>
              <w:rPr>
                <w:rFonts w:asciiTheme="majorBidi" w:hAnsiTheme="majorBidi" w:cstheme="majorBidi"/>
                <w:sz w:val="20"/>
                <w:szCs w:val="20"/>
              </w:rPr>
            </w:pPr>
            <w:r w:rsidRPr="00443785">
              <w:rPr>
                <w:rFonts w:asciiTheme="majorBidi" w:hAnsiTheme="majorBidi" w:cstheme="majorBidi"/>
                <w:sz w:val="20"/>
                <w:szCs w:val="20"/>
              </w:rPr>
              <w:t>Phillips-Perron</w:t>
            </w:r>
          </w:p>
        </w:tc>
      </w:tr>
      <w:tr w:rsidR="0090589F" w:rsidRPr="00443785" w14:paraId="74C705BC" w14:textId="77777777" w:rsidTr="00F6757B">
        <w:trPr>
          <w:trHeight w:val="413"/>
        </w:trPr>
        <w:tc>
          <w:tcPr>
            <w:tcW w:w="1479" w:type="dxa"/>
            <w:vMerge/>
            <w:tcBorders>
              <w:top w:val="nil"/>
              <w:left w:val="nil"/>
              <w:bottom w:val="single" w:sz="4" w:space="0" w:color="auto"/>
              <w:right w:val="nil"/>
            </w:tcBorders>
          </w:tcPr>
          <w:p w14:paraId="3E810917" w14:textId="77777777" w:rsidR="0090589F" w:rsidRPr="00443785" w:rsidRDefault="0090589F" w:rsidP="00715D51">
            <w:pPr>
              <w:jc w:val="both"/>
              <w:rPr>
                <w:rFonts w:asciiTheme="majorBidi" w:hAnsiTheme="majorBidi" w:cstheme="majorBidi"/>
                <w:sz w:val="20"/>
                <w:szCs w:val="20"/>
              </w:rPr>
            </w:pPr>
          </w:p>
        </w:tc>
        <w:tc>
          <w:tcPr>
            <w:tcW w:w="992" w:type="dxa"/>
            <w:vMerge/>
            <w:tcBorders>
              <w:top w:val="nil"/>
              <w:left w:val="nil"/>
              <w:bottom w:val="single" w:sz="4" w:space="0" w:color="auto"/>
              <w:right w:val="nil"/>
            </w:tcBorders>
          </w:tcPr>
          <w:p w14:paraId="77468A26" w14:textId="77777777" w:rsidR="0090589F" w:rsidRPr="00443785" w:rsidRDefault="0090589F" w:rsidP="00715D51">
            <w:pPr>
              <w:jc w:val="both"/>
              <w:rPr>
                <w:rFonts w:asciiTheme="majorBidi" w:hAnsiTheme="majorBidi" w:cstheme="majorBidi"/>
                <w:sz w:val="20"/>
                <w:szCs w:val="20"/>
              </w:rPr>
            </w:pPr>
          </w:p>
        </w:tc>
        <w:tc>
          <w:tcPr>
            <w:tcW w:w="1276" w:type="dxa"/>
            <w:tcBorders>
              <w:top w:val="nil"/>
              <w:left w:val="nil"/>
              <w:bottom w:val="single" w:sz="4" w:space="0" w:color="auto"/>
              <w:right w:val="nil"/>
            </w:tcBorders>
          </w:tcPr>
          <w:p w14:paraId="682EC8FE"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intercept</w:t>
            </w:r>
            <w:bookmarkStart w:id="20" w:name="_GoBack"/>
            <w:bookmarkEnd w:id="20"/>
          </w:p>
        </w:tc>
        <w:tc>
          <w:tcPr>
            <w:tcW w:w="1134" w:type="dxa"/>
            <w:tcBorders>
              <w:top w:val="nil"/>
              <w:left w:val="nil"/>
              <w:bottom w:val="single" w:sz="4" w:space="0" w:color="auto"/>
              <w:right w:val="nil"/>
            </w:tcBorders>
          </w:tcPr>
          <w:p w14:paraId="65E19568"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Trend and intercept</w:t>
            </w:r>
          </w:p>
        </w:tc>
        <w:tc>
          <w:tcPr>
            <w:tcW w:w="1082" w:type="dxa"/>
            <w:tcBorders>
              <w:top w:val="nil"/>
              <w:left w:val="nil"/>
              <w:bottom w:val="single" w:sz="4" w:space="0" w:color="auto"/>
              <w:right w:val="nil"/>
            </w:tcBorders>
          </w:tcPr>
          <w:p w14:paraId="1A2DAE85"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None</w:t>
            </w:r>
          </w:p>
        </w:tc>
        <w:tc>
          <w:tcPr>
            <w:tcW w:w="1080" w:type="dxa"/>
            <w:tcBorders>
              <w:top w:val="nil"/>
              <w:left w:val="nil"/>
              <w:bottom w:val="single" w:sz="4" w:space="0" w:color="auto"/>
              <w:right w:val="nil"/>
            </w:tcBorders>
          </w:tcPr>
          <w:p w14:paraId="658CE1D5"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intercept</w:t>
            </w:r>
          </w:p>
        </w:tc>
        <w:tc>
          <w:tcPr>
            <w:tcW w:w="1260" w:type="dxa"/>
            <w:tcBorders>
              <w:top w:val="nil"/>
              <w:left w:val="nil"/>
              <w:bottom w:val="single" w:sz="4" w:space="0" w:color="auto"/>
              <w:right w:val="nil"/>
            </w:tcBorders>
          </w:tcPr>
          <w:p w14:paraId="68C08716"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Trend and intercept</w:t>
            </w:r>
          </w:p>
        </w:tc>
        <w:tc>
          <w:tcPr>
            <w:tcW w:w="1237" w:type="dxa"/>
            <w:tcBorders>
              <w:top w:val="nil"/>
              <w:left w:val="nil"/>
              <w:bottom w:val="single" w:sz="4" w:space="0" w:color="auto"/>
              <w:right w:val="nil"/>
            </w:tcBorders>
          </w:tcPr>
          <w:p w14:paraId="3D0B479C"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None</w:t>
            </w:r>
          </w:p>
        </w:tc>
      </w:tr>
      <w:tr w:rsidR="0090589F" w:rsidRPr="00443785" w14:paraId="213D48AF" w14:textId="77777777" w:rsidTr="00F6757B">
        <w:tc>
          <w:tcPr>
            <w:tcW w:w="1479" w:type="dxa"/>
            <w:tcBorders>
              <w:top w:val="single" w:sz="4" w:space="0" w:color="auto"/>
              <w:left w:val="nil"/>
              <w:bottom w:val="nil"/>
              <w:right w:val="nil"/>
            </w:tcBorders>
          </w:tcPr>
          <w:p w14:paraId="1233E3E0"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 xml:space="preserve">Level </w:t>
            </w:r>
          </w:p>
        </w:tc>
        <w:tc>
          <w:tcPr>
            <w:tcW w:w="992" w:type="dxa"/>
            <w:tcBorders>
              <w:top w:val="single" w:sz="4" w:space="0" w:color="auto"/>
              <w:left w:val="nil"/>
              <w:bottom w:val="nil"/>
              <w:right w:val="nil"/>
            </w:tcBorders>
          </w:tcPr>
          <w:p w14:paraId="6BB9D579"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EGm</w:t>
            </w:r>
          </w:p>
        </w:tc>
        <w:tc>
          <w:tcPr>
            <w:tcW w:w="1276" w:type="dxa"/>
            <w:tcBorders>
              <w:top w:val="single" w:sz="4" w:space="0" w:color="auto"/>
              <w:left w:val="nil"/>
              <w:bottom w:val="nil"/>
              <w:right w:val="nil"/>
            </w:tcBorders>
          </w:tcPr>
          <w:p w14:paraId="533F7FA3"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5.280595</w:t>
            </w:r>
          </w:p>
        </w:tc>
        <w:tc>
          <w:tcPr>
            <w:tcW w:w="1134" w:type="dxa"/>
            <w:tcBorders>
              <w:top w:val="single" w:sz="4" w:space="0" w:color="auto"/>
              <w:left w:val="nil"/>
              <w:bottom w:val="nil"/>
              <w:right w:val="nil"/>
            </w:tcBorders>
          </w:tcPr>
          <w:p w14:paraId="461073A5"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5.574433</w:t>
            </w:r>
          </w:p>
        </w:tc>
        <w:tc>
          <w:tcPr>
            <w:tcW w:w="1082" w:type="dxa"/>
            <w:tcBorders>
              <w:top w:val="single" w:sz="4" w:space="0" w:color="auto"/>
              <w:left w:val="nil"/>
              <w:bottom w:val="nil"/>
              <w:right w:val="nil"/>
            </w:tcBorders>
          </w:tcPr>
          <w:p w14:paraId="00315C35"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2.06979*</w:t>
            </w:r>
          </w:p>
        </w:tc>
        <w:tc>
          <w:tcPr>
            <w:tcW w:w="1080" w:type="dxa"/>
            <w:tcBorders>
              <w:top w:val="single" w:sz="4" w:space="0" w:color="auto"/>
              <w:left w:val="nil"/>
              <w:bottom w:val="nil"/>
              <w:right w:val="nil"/>
            </w:tcBorders>
          </w:tcPr>
          <w:p w14:paraId="00AB19E0"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5.28059</w:t>
            </w:r>
          </w:p>
        </w:tc>
        <w:tc>
          <w:tcPr>
            <w:tcW w:w="1260" w:type="dxa"/>
            <w:tcBorders>
              <w:top w:val="single" w:sz="4" w:space="0" w:color="auto"/>
              <w:left w:val="nil"/>
              <w:bottom w:val="nil"/>
              <w:right w:val="nil"/>
            </w:tcBorders>
          </w:tcPr>
          <w:p w14:paraId="3F0C57D4"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5.574433</w:t>
            </w:r>
          </w:p>
        </w:tc>
        <w:tc>
          <w:tcPr>
            <w:tcW w:w="1237" w:type="dxa"/>
            <w:tcBorders>
              <w:top w:val="single" w:sz="4" w:space="0" w:color="auto"/>
              <w:left w:val="nil"/>
              <w:bottom w:val="nil"/>
              <w:right w:val="nil"/>
            </w:tcBorders>
          </w:tcPr>
          <w:p w14:paraId="579243BB"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2.069797*</w:t>
            </w:r>
          </w:p>
        </w:tc>
      </w:tr>
      <w:tr w:rsidR="0090589F" w:rsidRPr="00443785" w14:paraId="40BD88FB" w14:textId="77777777" w:rsidTr="00F6757B">
        <w:tc>
          <w:tcPr>
            <w:tcW w:w="1479" w:type="dxa"/>
            <w:tcBorders>
              <w:top w:val="nil"/>
              <w:left w:val="nil"/>
              <w:bottom w:val="nil"/>
              <w:right w:val="nil"/>
            </w:tcBorders>
          </w:tcPr>
          <w:p w14:paraId="471A1CB1"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 xml:space="preserve">Level </w:t>
            </w:r>
          </w:p>
        </w:tc>
        <w:tc>
          <w:tcPr>
            <w:tcW w:w="992" w:type="dxa"/>
            <w:tcBorders>
              <w:top w:val="nil"/>
              <w:left w:val="nil"/>
              <w:bottom w:val="nil"/>
              <w:right w:val="nil"/>
            </w:tcBorders>
          </w:tcPr>
          <w:p w14:paraId="4FCB9834"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EXm</w:t>
            </w:r>
          </w:p>
        </w:tc>
        <w:tc>
          <w:tcPr>
            <w:tcW w:w="1276" w:type="dxa"/>
            <w:tcBorders>
              <w:top w:val="nil"/>
              <w:left w:val="nil"/>
              <w:bottom w:val="nil"/>
              <w:right w:val="nil"/>
            </w:tcBorders>
          </w:tcPr>
          <w:p w14:paraId="509ADDEE"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1.543911</w:t>
            </w:r>
          </w:p>
        </w:tc>
        <w:tc>
          <w:tcPr>
            <w:tcW w:w="1134" w:type="dxa"/>
            <w:tcBorders>
              <w:top w:val="nil"/>
              <w:left w:val="nil"/>
              <w:bottom w:val="nil"/>
              <w:right w:val="nil"/>
            </w:tcBorders>
          </w:tcPr>
          <w:p w14:paraId="6040C189"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1.128423</w:t>
            </w:r>
          </w:p>
        </w:tc>
        <w:tc>
          <w:tcPr>
            <w:tcW w:w="1082" w:type="dxa"/>
            <w:tcBorders>
              <w:top w:val="nil"/>
              <w:left w:val="nil"/>
              <w:bottom w:val="nil"/>
              <w:right w:val="nil"/>
            </w:tcBorders>
          </w:tcPr>
          <w:p w14:paraId="2F4D88F3"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 0.427120</w:t>
            </w:r>
          </w:p>
        </w:tc>
        <w:tc>
          <w:tcPr>
            <w:tcW w:w="1080" w:type="dxa"/>
            <w:tcBorders>
              <w:top w:val="nil"/>
              <w:left w:val="nil"/>
              <w:bottom w:val="nil"/>
              <w:right w:val="nil"/>
            </w:tcBorders>
          </w:tcPr>
          <w:p w14:paraId="4C8BA67F"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1.65820</w:t>
            </w:r>
          </w:p>
        </w:tc>
        <w:tc>
          <w:tcPr>
            <w:tcW w:w="1260" w:type="dxa"/>
            <w:tcBorders>
              <w:top w:val="nil"/>
              <w:left w:val="nil"/>
              <w:bottom w:val="nil"/>
              <w:right w:val="nil"/>
            </w:tcBorders>
          </w:tcPr>
          <w:p w14:paraId="247F3646"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1.113624</w:t>
            </w:r>
          </w:p>
        </w:tc>
        <w:tc>
          <w:tcPr>
            <w:tcW w:w="1237" w:type="dxa"/>
            <w:tcBorders>
              <w:top w:val="nil"/>
              <w:left w:val="nil"/>
              <w:bottom w:val="nil"/>
              <w:right w:val="nil"/>
            </w:tcBorders>
            <w:vAlign w:val="bottom"/>
          </w:tcPr>
          <w:p w14:paraId="3F51D0A1"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 0.536273</w:t>
            </w:r>
          </w:p>
        </w:tc>
      </w:tr>
      <w:tr w:rsidR="0090589F" w:rsidRPr="00443785" w14:paraId="33F45F36" w14:textId="77777777" w:rsidTr="00F6757B">
        <w:tc>
          <w:tcPr>
            <w:tcW w:w="1479" w:type="dxa"/>
            <w:tcBorders>
              <w:top w:val="nil"/>
              <w:left w:val="nil"/>
              <w:bottom w:val="nil"/>
              <w:right w:val="nil"/>
            </w:tcBorders>
          </w:tcPr>
          <w:p w14:paraId="423CCC84"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1</w:t>
            </w:r>
            <w:r w:rsidRPr="00443785">
              <w:rPr>
                <w:rFonts w:asciiTheme="majorBidi" w:hAnsiTheme="majorBidi" w:cstheme="majorBidi"/>
                <w:sz w:val="20"/>
                <w:szCs w:val="20"/>
                <w:vertAlign w:val="superscript"/>
              </w:rPr>
              <w:t>st</w:t>
            </w:r>
            <w:r w:rsidRPr="00443785">
              <w:rPr>
                <w:rFonts w:asciiTheme="majorBidi" w:hAnsiTheme="majorBidi" w:cstheme="majorBidi"/>
                <w:sz w:val="20"/>
                <w:szCs w:val="20"/>
              </w:rPr>
              <w:t xml:space="preserve"> difference</w:t>
            </w:r>
          </w:p>
        </w:tc>
        <w:tc>
          <w:tcPr>
            <w:tcW w:w="992" w:type="dxa"/>
            <w:tcBorders>
              <w:top w:val="nil"/>
              <w:left w:val="nil"/>
              <w:bottom w:val="nil"/>
              <w:right w:val="nil"/>
            </w:tcBorders>
          </w:tcPr>
          <w:p w14:paraId="317EBACC"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EXm</w:t>
            </w:r>
          </w:p>
        </w:tc>
        <w:tc>
          <w:tcPr>
            <w:tcW w:w="1276" w:type="dxa"/>
            <w:tcBorders>
              <w:top w:val="nil"/>
              <w:left w:val="nil"/>
              <w:bottom w:val="nil"/>
              <w:right w:val="nil"/>
            </w:tcBorders>
          </w:tcPr>
          <w:p w14:paraId="65D0EB97"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4.819349</w:t>
            </w:r>
          </w:p>
        </w:tc>
        <w:tc>
          <w:tcPr>
            <w:tcW w:w="1134" w:type="dxa"/>
            <w:tcBorders>
              <w:top w:val="nil"/>
              <w:left w:val="nil"/>
              <w:bottom w:val="nil"/>
              <w:right w:val="nil"/>
            </w:tcBorders>
          </w:tcPr>
          <w:p w14:paraId="1AEAE4A3"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4.956432</w:t>
            </w:r>
          </w:p>
        </w:tc>
        <w:tc>
          <w:tcPr>
            <w:tcW w:w="1082" w:type="dxa"/>
            <w:tcBorders>
              <w:top w:val="nil"/>
              <w:left w:val="nil"/>
              <w:bottom w:val="nil"/>
              <w:right w:val="nil"/>
            </w:tcBorders>
            <w:vAlign w:val="bottom"/>
          </w:tcPr>
          <w:p w14:paraId="40520074"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4.793209</w:t>
            </w:r>
          </w:p>
        </w:tc>
        <w:tc>
          <w:tcPr>
            <w:tcW w:w="1080" w:type="dxa"/>
            <w:tcBorders>
              <w:top w:val="nil"/>
              <w:left w:val="nil"/>
              <w:bottom w:val="nil"/>
              <w:right w:val="nil"/>
            </w:tcBorders>
          </w:tcPr>
          <w:p w14:paraId="24E847AC"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4.81934</w:t>
            </w:r>
          </w:p>
        </w:tc>
        <w:tc>
          <w:tcPr>
            <w:tcW w:w="1260" w:type="dxa"/>
            <w:tcBorders>
              <w:top w:val="nil"/>
              <w:left w:val="nil"/>
              <w:bottom w:val="nil"/>
              <w:right w:val="nil"/>
            </w:tcBorders>
          </w:tcPr>
          <w:p w14:paraId="7E1249AD"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4.956432</w:t>
            </w:r>
          </w:p>
        </w:tc>
        <w:tc>
          <w:tcPr>
            <w:tcW w:w="1237" w:type="dxa"/>
            <w:tcBorders>
              <w:top w:val="nil"/>
              <w:left w:val="nil"/>
              <w:bottom w:val="nil"/>
              <w:right w:val="nil"/>
            </w:tcBorders>
            <w:vAlign w:val="bottom"/>
          </w:tcPr>
          <w:p w14:paraId="1EA17AE5"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4.793209</w:t>
            </w:r>
          </w:p>
        </w:tc>
      </w:tr>
      <w:tr w:rsidR="0090589F" w:rsidRPr="00443785" w14:paraId="07721145" w14:textId="77777777" w:rsidTr="00F6757B">
        <w:tc>
          <w:tcPr>
            <w:tcW w:w="1479" w:type="dxa"/>
            <w:tcBorders>
              <w:top w:val="nil"/>
              <w:left w:val="nil"/>
              <w:bottom w:val="nil"/>
              <w:right w:val="nil"/>
            </w:tcBorders>
          </w:tcPr>
          <w:p w14:paraId="40F5610D"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 xml:space="preserve">Level </w:t>
            </w:r>
          </w:p>
        </w:tc>
        <w:tc>
          <w:tcPr>
            <w:tcW w:w="992" w:type="dxa"/>
            <w:tcBorders>
              <w:top w:val="nil"/>
              <w:left w:val="nil"/>
              <w:bottom w:val="nil"/>
              <w:right w:val="nil"/>
            </w:tcBorders>
          </w:tcPr>
          <w:p w14:paraId="2098FFAC"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EGsa</w:t>
            </w:r>
          </w:p>
        </w:tc>
        <w:tc>
          <w:tcPr>
            <w:tcW w:w="1276" w:type="dxa"/>
            <w:tcBorders>
              <w:top w:val="nil"/>
              <w:left w:val="nil"/>
              <w:bottom w:val="nil"/>
              <w:right w:val="nil"/>
            </w:tcBorders>
          </w:tcPr>
          <w:p w14:paraId="28953C0F"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4.678596</w:t>
            </w:r>
          </w:p>
        </w:tc>
        <w:tc>
          <w:tcPr>
            <w:tcW w:w="1134" w:type="dxa"/>
            <w:tcBorders>
              <w:top w:val="nil"/>
              <w:left w:val="nil"/>
              <w:bottom w:val="nil"/>
              <w:right w:val="nil"/>
            </w:tcBorders>
          </w:tcPr>
          <w:p w14:paraId="002DC55F"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5.437993</w:t>
            </w:r>
          </w:p>
        </w:tc>
        <w:tc>
          <w:tcPr>
            <w:tcW w:w="1082" w:type="dxa"/>
            <w:tcBorders>
              <w:top w:val="nil"/>
              <w:left w:val="nil"/>
              <w:bottom w:val="nil"/>
              <w:right w:val="nil"/>
            </w:tcBorders>
          </w:tcPr>
          <w:p w14:paraId="76F990A5"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1.102326</w:t>
            </w:r>
          </w:p>
        </w:tc>
        <w:tc>
          <w:tcPr>
            <w:tcW w:w="1080" w:type="dxa"/>
            <w:tcBorders>
              <w:top w:val="nil"/>
              <w:left w:val="nil"/>
              <w:bottom w:val="nil"/>
              <w:right w:val="nil"/>
            </w:tcBorders>
          </w:tcPr>
          <w:p w14:paraId="5F2F008E"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4.67859</w:t>
            </w:r>
          </w:p>
        </w:tc>
        <w:tc>
          <w:tcPr>
            <w:tcW w:w="1260" w:type="dxa"/>
            <w:tcBorders>
              <w:top w:val="nil"/>
              <w:left w:val="nil"/>
              <w:bottom w:val="nil"/>
              <w:right w:val="nil"/>
            </w:tcBorders>
          </w:tcPr>
          <w:p w14:paraId="29351E21"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5.437993</w:t>
            </w:r>
          </w:p>
        </w:tc>
        <w:tc>
          <w:tcPr>
            <w:tcW w:w="1237" w:type="dxa"/>
            <w:tcBorders>
              <w:top w:val="nil"/>
              <w:left w:val="nil"/>
              <w:bottom w:val="nil"/>
              <w:right w:val="nil"/>
            </w:tcBorders>
          </w:tcPr>
          <w:p w14:paraId="75D1A9F5"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1.102326</w:t>
            </w:r>
          </w:p>
        </w:tc>
      </w:tr>
      <w:tr w:rsidR="0090589F" w:rsidRPr="00443785" w14:paraId="53319509" w14:textId="77777777" w:rsidTr="00F6757B">
        <w:tc>
          <w:tcPr>
            <w:tcW w:w="1479" w:type="dxa"/>
            <w:tcBorders>
              <w:top w:val="nil"/>
              <w:left w:val="nil"/>
              <w:bottom w:val="single" w:sz="4" w:space="0" w:color="auto"/>
              <w:right w:val="nil"/>
            </w:tcBorders>
          </w:tcPr>
          <w:p w14:paraId="3E0D41E2"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Level</w:t>
            </w:r>
          </w:p>
        </w:tc>
        <w:tc>
          <w:tcPr>
            <w:tcW w:w="992" w:type="dxa"/>
            <w:tcBorders>
              <w:top w:val="nil"/>
              <w:left w:val="nil"/>
              <w:bottom w:val="single" w:sz="4" w:space="0" w:color="auto"/>
              <w:right w:val="nil"/>
            </w:tcBorders>
          </w:tcPr>
          <w:p w14:paraId="1DA54F53"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sz w:val="20"/>
                <w:szCs w:val="20"/>
              </w:rPr>
              <w:t>EXsa</w:t>
            </w:r>
          </w:p>
        </w:tc>
        <w:tc>
          <w:tcPr>
            <w:tcW w:w="1276" w:type="dxa"/>
            <w:tcBorders>
              <w:top w:val="nil"/>
              <w:left w:val="nil"/>
              <w:bottom w:val="single" w:sz="4" w:space="0" w:color="auto"/>
              <w:right w:val="nil"/>
            </w:tcBorders>
          </w:tcPr>
          <w:p w14:paraId="69E0DCEB"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4.334484</w:t>
            </w:r>
          </w:p>
        </w:tc>
        <w:tc>
          <w:tcPr>
            <w:tcW w:w="1134" w:type="dxa"/>
            <w:tcBorders>
              <w:top w:val="nil"/>
              <w:left w:val="nil"/>
              <w:bottom w:val="single" w:sz="4" w:space="0" w:color="auto"/>
              <w:right w:val="nil"/>
            </w:tcBorders>
          </w:tcPr>
          <w:p w14:paraId="7288254B"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4.464260</w:t>
            </w:r>
          </w:p>
        </w:tc>
        <w:tc>
          <w:tcPr>
            <w:tcW w:w="1082" w:type="dxa"/>
            <w:tcBorders>
              <w:top w:val="nil"/>
              <w:left w:val="nil"/>
              <w:bottom w:val="single" w:sz="4" w:space="0" w:color="auto"/>
              <w:right w:val="nil"/>
            </w:tcBorders>
          </w:tcPr>
          <w:p w14:paraId="6C0BAD19"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2.073773</w:t>
            </w:r>
          </w:p>
        </w:tc>
        <w:tc>
          <w:tcPr>
            <w:tcW w:w="1080" w:type="dxa"/>
            <w:tcBorders>
              <w:top w:val="nil"/>
              <w:left w:val="nil"/>
              <w:bottom w:val="single" w:sz="4" w:space="0" w:color="auto"/>
              <w:right w:val="nil"/>
            </w:tcBorders>
          </w:tcPr>
          <w:p w14:paraId="16FC85DB"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4.34963</w:t>
            </w:r>
          </w:p>
        </w:tc>
        <w:tc>
          <w:tcPr>
            <w:tcW w:w="1260" w:type="dxa"/>
            <w:tcBorders>
              <w:top w:val="nil"/>
              <w:left w:val="nil"/>
              <w:bottom w:val="single" w:sz="4" w:space="0" w:color="auto"/>
              <w:right w:val="nil"/>
            </w:tcBorders>
            <w:vAlign w:val="bottom"/>
          </w:tcPr>
          <w:p w14:paraId="70A7DA14"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4.450781</w:t>
            </w:r>
          </w:p>
        </w:tc>
        <w:tc>
          <w:tcPr>
            <w:tcW w:w="1237" w:type="dxa"/>
            <w:tcBorders>
              <w:top w:val="nil"/>
              <w:left w:val="nil"/>
              <w:bottom w:val="single" w:sz="4" w:space="0" w:color="auto"/>
              <w:right w:val="nil"/>
            </w:tcBorders>
          </w:tcPr>
          <w:p w14:paraId="726621F4" w14:textId="77777777" w:rsidR="0090589F" w:rsidRPr="00443785" w:rsidRDefault="0090589F" w:rsidP="00715D51">
            <w:pPr>
              <w:jc w:val="both"/>
              <w:rPr>
                <w:rFonts w:asciiTheme="majorBidi" w:hAnsiTheme="majorBidi" w:cstheme="majorBidi"/>
                <w:sz w:val="20"/>
                <w:szCs w:val="20"/>
              </w:rPr>
            </w:pPr>
            <w:r w:rsidRPr="00443785">
              <w:rPr>
                <w:rFonts w:asciiTheme="majorBidi" w:hAnsiTheme="majorBidi" w:cstheme="majorBidi"/>
                <w:color w:val="000000"/>
                <w:sz w:val="20"/>
                <w:szCs w:val="20"/>
              </w:rPr>
              <w:t>-1.830117</w:t>
            </w:r>
          </w:p>
        </w:tc>
      </w:tr>
    </w:tbl>
    <w:p w14:paraId="302F5CCD" w14:textId="77777777" w:rsidR="0090589F" w:rsidRPr="009218CC" w:rsidRDefault="0090589F" w:rsidP="00715D51">
      <w:pPr>
        <w:spacing w:after="0" w:line="240" w:lineRule="auto"/>
        <w:jc w:val="both"/>
        <w:rPr>
          <w:rFonts w:asciiTheme="majorBidi" w:hAnsiTheme="majorBidi" w:cstheme="majorBidi"/>
          <w:sz w:val="20"/>
          <w:szCs w:val="20"/>
          <w:lang w:bidi="ar-IQ"/>
        </w:rPr>
      </w:pPr>
      <w:r w:rsidRPr="009218CC">
        <w:rPr>
          <w:rFonts w:asciiTheme="majorBidi" w:hAnsiTheme="majorBidi" w:cstheme="majorBidi"/>
          <w:sz w:val="20"/>
          <w:szCs w:val="20"/>
          <w:lang w:bidi="ar-IQ"/>
        </w:rPr>
        <w:t>Source: Eviews10; Authors calculation</w:t>
      </w:r>
    </w:p>
    <w:p w14:paraId="2407F8D8" w14:textId="77777777" w:rsidR="0090589F" w:rsidRPr="009218CC" w:rsidRDefault="0090589F" w:rsidP="00715D51">
      <w:pPr>
        <w:spacing w:after="0" w:line="240" w:lineRule="auto"/>
        <w:jc w:val="both"/>
        <w:rPr>
          <w:rFonts w:asciiTheme="majorBidi" w:hAnsiTheme="majorBidi" w:cstheme="majorBidi"/>
          <w:sz w:val="20"/>
          <w:szCs w:val="20"/>
          <w:lang w:bidi="ar-IQ"/>
        </w:rPr>
      </w:pPr>
      <w:r w:rsidRPr="009218CC">
        <w:rPr>
          <w:rFonts w:asciiTheme="majorBidi" w:hAnsiTheme="majorBidi" w:cstheme="majorBidi"/>
          <w:sz w:val="20"/>
          <w:szCs w:val="20"/>
          <w:lang w:bidi="ar-IQ"/>
        </w:rPr>
        <w:t>*5% significance level, all other variables stability orders are significant less than 1%.</w:t>
      </w:r>
    </w:p>
    <w:p w14:paraId="60E23E2C" w14:textId="77777777" w:rsidR="0090589F" w:rsidRPr="009218CC" w:rsidRDefault="0090589F" w:rsidP="00715D51">
      <w:pPr>
        <w:spacing w:after="0" w:line="240" w:lineRule="auto"/>
        <w:jc w:val="both"/>
        <w:rPr>
          <w:rFonts w:asciiTheme="majorBidi" w:hAnsiTheme="majorBidi" w:cstheme="majorBidi"/>
          <w:sz w:val="20"/>
          <w:szCs w:val="20"/>
          <w:lang w:bidi="ar-IQ"/>
        </w:rPr>
      </w:pPr>
    </w:p>
    <w:p w14:paraId="079348F8" w14:textId="77777777" w:rsidR="00715D51" w:rsidRDefault="0090589F" w:rsidP="00715D51">
      <w:pPr>
        <w:spacing w:after="0" w:line="240" w:lineRule="auto"/>
        <w:contextualSpacing/>
        <w:jc w:val="both"/>
        <w:rPr>
          <w:rFonts w:asciiTheme="majorBidi" w:hAnsiTheme="majorBidi" w:cstheme="majorBidi"/>
          <w:sz w:val="24"/>
          <w:szCs w:val="24"/>
        </w:rPr>
      </w:pPr>
      <w:r w:rsidRPr="009218CC">
        <w:rPr>
          <w:rFonts w:asciiTheme="majorBidi" w:hAnsiTheme="majorBidi" w:cstheme="majorBidi"/>
          <w:sz w:val="24"/>
          <w:szCs w:val="24"/>
        </w:rPr>
        <w:fldChar w:fldCharType="begin"/>
      </w:r>
      <w:r w:rsidRPr="009218CC">
        <w:rPr>
          <w:rFonts w:asciiTheme="majorBidi" w:hAnsiTheme="majorBidi" w:cstheme="majorBidi"/>
          <w:sz w:val="24"/>
          <w:szCs w:val="24"/>
        </w:rPr>
        <w:instrText xml:space="preserve"> REF _Ref32841803 \h  \* MERGEFORMAT </w:instrText>
      </w:r>
      <w:r w:rsidRPr="009218CC">
        <w:rPr>
          <w:rFonts w:asciiTheme="majorBidi" w:hAnsiTheme="majorBidi" w:cstheme="majorBidi"/>
          <w:sz w:val="24"/>
          <w:szCs w:val="24"/>
        </w:rPr>
      </w:r>
      <w:r w:rsidRPr="009218CC">
        <w:rPr>
          <w:rFonts w:asciiTheme="majorBidi" w:hAnsiTheme="majorBidi" w:cstheme="majorBidi"/>
          <w:sz w:val="24"/>
          <w:szCs w:val="24"/>
        </w:rPr>
        <w:fldChar w:fldCharType="separate"/>
      </w:r>
      <w:r w:rsidR="00410035" w:rsidRPr="00410035">
        <w:rPr>
          <w:rFonts w:asciiTheme="majorBidi" w:hAnsiTheme="majorBidi" w:cstheme="majorBidi"/>
          <w:sz w:val="24"/>
          <w:szCs w:val="24"/>
        </w:rPr>
        <w:t>Table 1</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reports the test results using both methods which are conducted with the trend, intercept and none. The unit root tests confirm that the dependent variable EG is stable at the level; for middle east-north Africa and SA cases. The same test results show that exports are stable at the </w:t>
      </w:r>
      <w:r w:rsidRPr="009218CC">
        <w:rPr>
          <w:rFonts w:asciiTheme="majorBidi" w:hAnsiTheme="majorBidi" w:cstheme="majorBidi"/>
          <w:sz w:val="24"/>
          <w:szCs w:val="24"/>
        </w:rPr>
        <w:lastRenderedPageBreak/>
        <w:t>level for the middle-east and at the first difference for the other country group case. However, all the results are significant at the 1 % level or lower.</w:t>
      </w:r>
    </w:p>
    <w:p w14:paraId="627817AB" w14:textId="43008FA3" w:rsidR="0090589F" w:rsidRPr="009218CC" w:rsidRDefault="0090589F" w:rsidP="00715D51">
      <w:pPr>
        <w:spacing w:after="0" w:line="240" w:lineRule="auto"/>
        <w:contextualSpacing/>
        <w:jc w:val="both"/>
        <w:rPr>
          <w:rFonts w:asciiTheme="majorBidi" w:hAnsiTheme="majorBidi" w:cstheme="majorBidi"/>
          <w:sz w:val="24"/>
          <w:szCs w:val="24"/>
        </w:rPr>
      </w:pPr>
      <w:r w:rsidRPr="009218CC">
        <w:rPr>
          <w:rFonts w:asciiTheme="majorBidi" w:hAnsiTheme="majorBidi" w:cstheme="majorBidi"/>
          <w:sz w:val="24"/>
          <w:szCs w:val="24"/>
        </w:rPr>
        <w:t xml:space="preserve"> </w:t>
      </w:r>
    </w:p>
    <w:p w14:paraId="4977C81C" w14:textId="77777777" w:rsidR="00715D51" w:rsidRDefault="0090589F" w:rsidP="00715D51">
      <w:pPr>
        <w:spacing w:after="0" w:line="240" w:lineRule="auto"/>
        <w:jc w:val="both"/>
        <w:rPr>
          <w:rFonts w:asciiTheme="majorBidi" w:hAnsiTheme="majorBidi" w:cstheme="majorBidi"/>
          <w:b/>
          <w:bCs/>
          <w:sz w:val="24"/>
          <w:szCs w:val="24"/>
        </w:rPr>
      </w:pPr>
      <w:r w:rsidRPr="009218CC">
        <w:rPr>
          <w:rFonts w:asciiTheme="majorBidi" w:hAnsiTheme="majorBidi" w:cstheme="majorBidi"/>
          <w:b/>
          <w:bCs/>
          <w:sz w:val="24"/>
          <w:szCs w:val="24"/>
        </w:rPr>
        <w:t>Cointegration Tests:</w:t>
      </w:r>
    </w:p>
    <w:p w14:paraId="3430D45D" w14:textId="38630306" w:rsidR="0090589F" w:rsidRPr="009218CC" w:rsidRDefault="0090589F" w:rsidP="00715D51">
      <w:pPr>
        <w:spacing w:after="0" w:line="240" w:lineRule="auto"/>
        <w:jc w:val="both"/>
        <w:rPr>
          <w:rFonts w:asciiTheme="majorBidi" w:hAnsiTheme="majorBidi" w:cstheme="majorBidi"/>
          <w:b/>
          <w:bCs/>
          <w:sz w:val="24"/>
          <w:szCs w:val="24"/>
        </w:rPr>
      </w:pPr>
      <w:r w:rsidRPr="009218CC">
        <w:rPr>
          <w:rFonts w:asciiTheme="majorBidi" w:hAnsiTheme="majorBidi" w:cstheme="majorBidi"/>
          <w:b/>
          <w:bCs/>
          <w:sz w:val="24"/>
          <w:szCs w:val="24"/>
        </w:rPr>
        <w:t xml:space="preserve"> </w:t>
      </w:r>
    </w:p>
    <w:p w14:paraId="4BA9C08F" w14:textId="77777777" w:rsidR="00715D51" w:rsidRDefault="0090589F" w:rsidP="00715D51">
      <w:pPr>
        <w:spacing w:after="0" w:line="240" w:lineRule="auto"/>
        <w:contextualSpacing/>
        <w:jc w:val="both"/>
        <w:rPr>
          <w:rFonts w:asciiTheme="majorBidi" w:hAnsiTheme="majorBidi" w:cstheme="majorBidi"/>
          <w:sz w:val="24"/>
          <w:szCs w:val="24"/>
        </w:rPr>
      </w:pPr>
      <w:r w:rsidRPr="009218CC">
        <w:rPr>
          <w:rFonts w:asciiTheme="majorBidi" w:hAnsiTheme="majorBidi" w:cstheme="majorBidi"/>
          <w:sz w:val="24"/>
          <w:szCs w:val="24"/>
        </w:rPr>
        <w:t>The essential step to establish</w:t>
      </w:r>
      <w:r w:rsidR="00280BE4">
        <w:rPr>
          <w:rFonts w:asciiTheme="majorBidi" w:hAnsiTheme="majorBidi" w:cstheme="majorBidi"/>
          <w:sz w:val="24"/>
          <w:szCs w:val="24"/>
        </w:rPr>
        <w:t>ing</w:t>
      </w:r>
      <w:r w:rsidRPr="009218CC">
        <w:rPr>
          <w:rFonts w:asciiTheme="majorBidi" w:hAnsiTheme="majorBidi" w:cstheme="majorBidi"/>
          <w:sz w:val="24"/>
          <w:szCs w:val="24"/>
        </w:rPr>
        <w:t xml:space="preserve"> a meaningful long-run relationship is the utilization of the appropriate cointegration tests among underlying variables, other than Engle and Granger (1987) procedure. Among them is; Autoregressive Distributed Lag cointegration technique or bound cointegration testing technique (ARDL). </w:t>
      </w:r>
    </w:p>
    <w:p w14:paraId="504FB413" w14:textId="1344A63A" w:rsidR="0090589F" w:rsidRPr="009218CC" w:rsidRDefault="0090589F" w:rsidP="00715D51">
      <w:pPr>
        <w:spacing w:after="0" w:line="240" w:lineRule="auto"/>
        <w:contextualSpacing/>
        <w:jc w:val="both"/>
        <w:rPr>
          <w:rFonts w:asciiTheme="majorBidi" w:hAnsiTheme="majorBidi" w:cstheme="majorBidi"/>
          <w:sz w:val="24"/>
          <w:szCs w:val="24"/>
        </w:rPr>
      </w:pPr>
      <w:r w:rsidRPr="009218CC">
        <w:rPr>
          <w:rFonts w:asciiTheme="majorBidi" w:hAnsiTheme="majorBidi" w:cstheme="majorBidi"/>
          <w:sz w:val="24"/>
          <w:szCs w:val="24"/>
        </w:rPr>
        <w:t xml:space="preserve"> </w:t>
      </w:r>
    </w:p>
    <w:p w14:paraId="0389CDFA" w14:textId="77777777" w:rsidR="00715D51" w:rsidRDefault="0090589F" w:rsidP="00715D51">
      <w:pPr>
        <w:spacing w:after="0" w:line="240" w:lineRule="auto"/>
        <w:jc w:val="both"/>
        <w:rPr>
          <w:rFonts w:asciiTheme="majorBidi" w:hAnsiTheme="majorBidi" w:cstheme="majorBidi"/>
          <w:b/>
          <w:bCs/>
          <w:sz w:val="24"/>
          <w:szCs w:val="24"/>
        </w:rPr>
      </w:pPr>
      <w:r w:rsidRPr="009218CC">
        <w:rPr>
          <w:rFonts w:asciiTheme="majorBidi" w:hAnsiTheme="majorBidi" w:cstheme="majorBidi"/>
          <w:b/>
          <w:bCs/>
          <w:sz w:val="24"/>
          <w:szCs w:val="24"/>
        </w:rPr>
        <w:t>The case of (MENA) countries:</w:t>
      </w:r>
    </w:p>
    <w:p w14:paraId="1CBC10E6" w14:textId="44DD9429" w:rsidR="0090589F" w:rsidRPr="009218CC" w:rsidRDefault="0090589F" w:rsidP="00715D51">
      <w:pPr>
        <w:spacing w:after="0" w:line="240" w:lineRule="auto"/>
        <w:jc w:val="both"/>
        <w:rPr>
          <w:rFonts w:asciiTheme="majorBidi" w:hAnsiTheme="majorBidi" w:cstheme="majorBidi"/>
          <w:b/>
          <w:bCs/>
          <w:sz w:val="24"/>
          <w:szCs w:val="24"/>
        </w:rPr>
      </w:pPr>
      <w:r w:rsidRPr="009218CC">
        <w:rPr>
          <w:rFonts w:asciiTheme="majorBidi" w:hAnsiTheme="majorBidi" w:cstheme="majorBidi"/>
          <w:b/>
          <w:bCs/>
          <w:sz w:val="24"/>
          <w:szCs w:val="24"/>
        </w:rPr>
        <w:t xml:space="preserve"> </w:t>
      </w:r>
    </w:p>
    <w:p w14:paraId="75E112C8" w14:textId="58AFA492" w:rsidR="0090589F" w:rsidRDefault="0090589F" w:rsidP="00715D51">
      <w:pPr>
        <w:autoSpaceDE w:val="0"/>
        <w:autoSpaceDN w:val="0"/>
        <w:adjustRightInd w:val="0"/>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 xml:space="preserve">The (ARDL) procedure can be applied because the underlying variables are stable at different orders. While (EGm) is stable at level I.e. </w:t>
      </w:r>
      <w:proofErr w:type="gramStart"/>
      <w:r w:rsidRPr="009218CC">
        <w:rPr>
          <w:rFonts w:asciiTheme="majorBidi" w:hAnsiTheme="majorBidi" w:cstheme="majorBidi"/>
          <w:sz w:val="24"/>
          <w:szCs w:val="24"/>
        </w:rPr>
        <w:t>I(</w:t>
      </w:r>
      <w:proofErr w:type="gramEnd"/>
      <w:r w:rsidRPr="009218CC">
        <w:rPr>
          <w:rFonts w:asciiTheme="majorBidi" w:hAnsiTheme="majorBidi" w:cstheme="majorBidi"/>
          <w:sz w:val="24"/>
          <w:szCs w:val="24"/>
        </w:rPr>
        <w:t xml:space="preserve">0), the (EXm) is stable at the first difference i.e. </w:t>
      </w:r>
      <w:proofErr w:type="gramStart"/>
      <w:r w:rsidRPr="009218CC">
        <w:rPr>
          <w:rFonts w:asciiTheme="majorBidi" w:hAnsiTheme="majorBidi" w:cstheme="majorBidi"/>
          <w:sz w:val="24"/>
          <w:szCs w:val="24"/>
        </w:rPr>
        <w:t>I(</w:t>
      </w:r>
      <w:proofErr w:type="gramEnd"/>
      <w:r w:rsidRPr="009218CC">
        <w:rPr>
          <w:rFonts w:asciiTheme="majorBidi" w:hAnsiTheme="majorBidi" w:cstheme="majorBidi"/>
          <w:sz w:val="24"/>
          <w:szCs w:val="24"/>
        </w:rPr>
        <w:t>1). The findings are as following:</w:t>
      </w:r>
    </w:p>
    <w:p w14:paraId="65494A15" w14:textId="77777777" w:rsidR="00715D51" w:rsidRPr="009218CC" w:rsidRDefault="00715D51" w:rsidP="00715D51">
      <w:pPr>
        <w:autoSpaceDE w:val="0"/>
        <w:autoSpaceDN w:val="0"/>
        <w:adjustRightInd w:val="0"/>
        <w:spacing w:after="0" w:line="240" w:lineRule="auto"/>
        <w:jc w:val="both"/>
        <w:rPr>
          <w:rFonts w:asciiTheme="majorBidi" w:hAnsiTheme="majorBidi" w:cstheme="majorBidi"/>
          <w:sz w:val="24"/>
          <w:szCs w:val="24"/>
        </w:rPr>
      </w:pPr>
    </w:p>
    <w:p w14:paraId="569A6A95" w14:textId="47ABE7B0" w:rsidR="0090589F" w:rsidRDefault="0090589F" w:rsidP="00715D51">
      <w:pPr>
        <w:spacing w:after="0" w:line="240" w:lineRule="auto"/>
        <w:jc w:val="both"/>
        <w:rPr>
          <w:rFonts w:asciiTheme="majorBidi" w:hAnsiTheme="majorBidi" w:cstheme="majorBidi"/>
          <w:b/>
          <w:bCs/>
          <w:sz w:val="24"/>
          <w:szCs w:val="24"/>
        </w:rPr>
      </w:pPr>
      <w:r w:rsidRPr="009218CC">
        <w:rPr>
          <w:rFonts w:asciiTheme="majorBidi" w:hAnsiTheme="majorBidi" w:cstheme="majorBidi"/>
          <w:b/>
          <w:bCs/>
          <w:sz w:val="24"/>
          <w:szCs w:val="24"/>
        </w:rPr>
        <w:t>Bound test:</w:t>
      </w:r>
    </w:p>
    <w:p w14:paraId="28E41F89" w14:textId="77777777" w:rsidR="00715D51" w:rsidRPr="009218CC" w:rsidRDefault="00715D51" w:rsidP="00715D51">
      <w:pPr>
        <w:spacing w:after="0" w:line="240" w:lineRule="auto"/>
        <w:jc w:val="both"/>
        <w:rPr>
          <w:rFonts w:asciiTheme="majorBidi" w:hAnsiTheme="majorBidi" w:cstheme="majorBidi"/>
          <w:b/>
          <w:bCs/>
          <w:sz w:val="24"/>
          <w:szCs w:val="24"/>
        </w:rPr>
      </w:pPr>
    </w:p>
    <w:p w14:paraId="7CF7AD91" w14:textId="5DB9D661" w:rsidR="0090589F" w:rsidRPr="009218CC" w:rsidRDefault="0090589F" w:rsidP="00715D51">
      <w:pPr>
        <w:autoSpaceDE w:val="0"/>
        <w:autoSpaceDN w:val="0"/>
        <w:adjustRightInd w:val="0"/>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 xml:space="preserve">Bound F-statistic is employed in order to find a long-term relationship among the variables. This bound F-statistic is run out on all the variables as they stand as a dependent variable while others are presumed as external variables </w:t>
      </w: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ADDIN CSL_CITATION {"citationItems":[{"id":"ITEM-1","itemData":{"DOI":"10.1002/jae.616","ISBN":"08837252","ISSN":"08837252","abstract":"Economic analysis suggests that there is a long run relationship between variables under consideration as stipulated by theory. This means that the long run relationship properties are intact. In other words, the means and variances are constant and not depending on time. However, most empirical researches have shown that the constancy of the means and variances are not satisfied in analyzing time series variables. In the event of resolving this problem most cointegration techniques are wrongly applied, estimated, and interpreted. One of these techniques is the Autoregressive Distributed Lag (ARDL) cointegration technique or bound cointegration technique. Hence, this study reviews the issues surrounding the way cointegration techniques are applied, estimated and interpreted within the context of ARDL cointegration framework. The study shows that the adoption of the Autoregressive Distributed Lag (ARDL) cointegration technique ARDL cointegration technique does not require pretests for unit roots unlike other techniques. Consequently, ARDL cointegration technique is preferable when dealing with variables that are integrated of different order, I(0), I(1) or combination of the both and, robust when there is a single long run relationship between the underlying variables in a small sample size. The long run relationship of the underlying variables is detected through the F-statistic (Wald test). In this approach, long run relationship of the series is said to be established when the F-statistic exceeds the critical value band. The major advantage of this approach lies in its identification of the cointegrating vectors where there are multiple cointegrating vectors. However, this technique will crash in the presence of integrated stochastic trend of I(2). To forestall effort in futility, it may be advisable to test for unit roots, though not as a necessary condition. Based on forecast and policy stance, there is need to explore the necessary conditions that give rise to ARDL cointegration technique in order to avoid its wrongful application, estimation, and interpretation. If the conditions are not followed, it may lead to model misspecification and inconsistent and unrealistic estimates with its implication on forecast and policy. However, this paper cannot claim to have treated the underlying issues in their greatest details, but have endeavoured to provide sufficient insight into the issues surrounding ARDL cointegration technique to young practitioners t…","author":[{"dropping-particle":"","family":"NKoro E. &amp; kelvin A.","given":"","non-dropping-particle":"","parse-names":false,"suffix":""}],"container-title":"Journal of Statistical and Econometric Methods","id":"ITEM-1","issue":"3","issued":{"date-parts":[["2001"]]},"page":"63-91","title":"Autoregressive Distributed Lag (ARDL) cointegration technique: application and interpretation","type":"article-journal","volume":"5"},"uris":["http://www.mendeley.com/documents/?uuid=6121f564-1d73-4d06-95b3-1929418937be"]}],"mendeley":{"formattedCitation":"(NKoro E. &amp; kelvin A., 2001)","plainTextFormattedCitation":"(NKoro E. &amp; kelvin A., 2001)","previouslyFormattedCitation":"(NKoro E. &amp; kelvin A., 2001)"},"properties":{"noteIndex":0},"schema":"https://github.com/citation-style-language/schema/raw/master/csl-citation.json"}</w:instrText>
      </w:r>
      <w:r w:rsidRPr="009218CC">
        <w:rPr>
          <w:rFonts w:asciiTheme="majorBidi" w:hAnsiTheme="majorBidi" w:cstheme="majorBidi"/>
          <w:sz w:val="24"/>
          <w:szCs w:val="24"/>
        </w:rPr>
        <w:fldChar w:fldCharType="separate"/>
      </w:r>
      <w:r>
        <w:rPr>
          <w:rFonts w:asciiTheme="majorBidi" w:hAnsiTheme="majorBidi" w:cstheme="majorBidi"/>
          <w:noProof/>
          <w:sz w:val="24"/>
          <w:szCs w:val="24"/>
        </w:rPr>
        <w:t>(NKoro  &amp; kelvin</w:t>
      </w:r>
      <w:r w:rsidRPr="009218CC">
        <w:rPr>
          <w:rFonts w:asciiTheme="majorBidi" w:hAnsiTheme="majorBidi" w:cstheme="majorBidi"/>
          <w:noProof/>
          <w:sz w:val="24"/>
          <w:szCs w:val="24"/>
        </w:rPr>
        <w:t>, 2001)</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ARDL bound test findings are showed in </w:t>
      </w:r>
      <w:r w:rsidRPr="009218CC">
        <w:rPr>
          <w:rFonts w:asciiTheme="majorBidi" w:hAnsiTheme="majorBidi" w:cstheme="majorBidi"/>
          <w:sz w:val="24"/>
          <w:szCs w:val="24"/>
        </w:rPr>
        <w:fldChar w:fldCharType="begin"/>
      </w:r>
      <w:r w:rsidRPr="009218CC">
        <w:rPr>
          <w:rFonts w:asciiTheme="majorBidi" w:hAnsiTheme="majorBidi" w:cstheme="majorBidi"/>
          <w:sz w:val="24"/>
          <w:szCs w:val="24"/>
        </w:rPr>
        <w:instrText xml:space="preserve"> REF _Ref32842108 \h  \* MERGEFORMAT </w:instrText>
      </w:r>
      <w:r w:rsidRPr="009218CC">
        <w:rPr>
          <w:rFonts w:asciiTheme="majorBidi" w:hAnsiTheme="majorBidi" w:cstheme="majorBidi"/>
          <w:sz w:val="24"/>
          <w:szCs w:val="24"/>
        </w:rPr>
      </w:r>
      <w:r w:rsidRPr="009218CC">
        <w:rPr>
          <w:rFonts w:asciiTheme="majorBidi" w:hAnsiTheme="majorBidi" w:cstheme="majorBidi"/>
          <w:sz w:val="24"/>
          <w:szCs w:val="24"/>
        </w:rPr>
        <w:fldChar w:fldCharType="separate"/>
      </w:r>
      <w:r w:rsidR="00410035" w:rsidRPr="00410035">
        <w:rPr>
          <w:rFonts w:asciiTheme="majorBidi" w:hAnsiTheme="majorBidi" w:cstheme="majorBidi"/>
          <w:sz w:val="24"/>
          <w:szCs w:val="24"/>
        </w:rPr>
        <w:t xml:space="preserve">Table </w:t>
      </w:r>
      <w:r w:rsidR="00410035" w:rsidRPr="00410035">
        <w:rPr>
          <w:rFonts w:asciiTheme="majorBidi" w:hAnsiTheme="majorBidi" w:cstheme="majorBidi"/>
          <w:noProof/>
          <w:sz w:val="24"/>
          <w:szCs w:val="24"/>
        </w:rPr>
        <w:t>2</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below:</w:t>
      </w:r>
    </w:p>
    <w:p w14:paraId="44CA92E7" w14:textId="77777777" w:rsidR="0090589F" w:rsidRPr="009218CC" w:rsidRDefault="0090589F" w:rsidP="00715D51">
      <w:pPr>
        <w:autoSpaceDE w:val="0"/>
        <w:autoSpaceDN w:val="0"/>
        <w:adjustRightInd w:val="0"/>
        <w:spacing w:after="0" w:line="240" w:lineRule="auto"/>
        <w:jc w:val="both"/>
        <w:rPr>
          <w:rFonts w:asciiTheme="majorBidi" w:hAnsiTheme="majorBidi" w:cstheme="majorBidi"/>
          <w:sz w:val="24"/>
          <w:szCs w:val="24"/>
        </w:rPr>
      </w:pPr>
    </w:p>
    <w:p w14:paraId="2A72923E" w14:textId="529A8104" w:rsidR="0090589F" w:rsidRDefault="0090589F" w:rsidP="00715D51">
      <w:pPr>
        <w:pStyle w:val="Caption"/>
        <w:spacing w:after="0"/>
        <w:rPr>
          <w:lang w:val="en-GB"/>
        </w:rPr>
      </w:pPr>
      <w:bookmarkStart w:id="21" w:name="_Ref32842108"/>
      <w:r w:rsidRPr="009218CC">
        <w:t xml:space="preserve">Table </w:t>
      </w:r>
      <w:fldSimple w:instr=" SEQ Table \* ARABIC ">
        <w:r w:rsidR="00410035">
          <w:rPr>
            <w:noProof/>
          </w:rPr>
          <w:t>2</w:t>
        </w:r>
      </w:fldSimple>
      <w:bookmarkEnd w:id="21"/>
      <w:r w:rsidRPr="009218CC">
        <w:rPr>
          <w:lang w:val="en-GB"/>
        </w:rPr>
        <w:t>: Bound test result</w:t>
      </w:r>
    </w:p>
    <w:p w14:paraId="0C5463C7" w14:textId="77777777" w:rsidR="00715D51" w:rsidRPr="00715D51" w:rsidRDefault="00715D51" w:rsidP="00715D51">
      <w:pPr>
        <w:spacing w:after="0" w:line="240" w:lineRule="auto"/>
        <w:rPr>
          <w:lang w:val="en-G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2337"/>
        <w:gridCol w:w="2338"/>
      </w:tblGrid>
      <w:tr w:rsidR="0090589F" w:rsidRPr="005C1768" w14:paraId="00444101" w14:textId="77777777" w:rsidTr="00055112">
        <w:tc>
          <w:tcPr>
            <w:tcW w:w="4675" w:type="dxa"/>
            <w:vMerge w:val="restart"/>
            <w:tcBorders>
              <w:top w:val="single" w:sz="4" w:space="0" w:color="auto"/>
              <w:bottom w:val="single" w:sz="4" w:space="0" w:color="auto"/>
            </w:tcBorders>
          </w:tcPr>
          <w:p w14:paraId="086124B3"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 xml:space="preserve">Critical values </w:t>
            </w:r>
          </w:p>
        </w:tc>
        <w:tc>
          <w:tcPr>
            <w:tcW w:w="4675" w:type="dxa"/>
            <w:gridSpan w:val="2"/>
            <w:tcBorders>
              <w:top w:val="single" w:sz="4" w:space="0" w:color="auto"/>
              <w:bottom w:val="single" w:sz="4" w:space="0" w:color="auto"/>
            </w:tcBorders>
          </w:tcPr>
          <w:p w14:paraId="11C9A825"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F. Statistic</w:t>
            </w:r>
          </w:p>
        </w:tc>
      </w:tr>
      <w:tr w:rsidR="0090589F" w:rsidRPr="005C1768" w14:paraId="220E848F" w14:textId="77777777" w:rsidTr="00055112">
        <w:tc>
          <w:tcPr>
            <w:tcW w:w="4675" w:type="dxa"/>
            <w:vMerge/>
            <w:tcBorders>
              <w:top w:val="single" w:sz="4" w:space="0" w:color="auto"/>
              <w:bottom w:val="single" w:sz="4" w:space="0" w:color="auto"/>
            </w:tcBorders>
          </w:tcPr>
          <w:p w14:paraId="557E6142" w14:textId="77777777" w:rsidR="0090589F" w:rsidRPr="00443785" w:rsidRDefault="0090589F" w:rsidP="00715D51">
            <w:pPr>
              <w:jc w:val="center"/>
              <w:rPr>
                <w:rFonts w:asciiTheme="majorBidi" w:hAnsiTheme="majorBidi" w:cstheme="majorBidi"/>
                <w:sz w:val="20"/>
                <w:szCs w:val="20"/>
                <w:lang w:bidi="ar-IQ"/>
              </w:rPr>
            </w:pPr>
          </w:p>
        </w:tc>
        <w:tc>
          <w:tcPr>
            <w:tcW w:w="4675" w:type="dxa"/>
            <w:gridSpan w:val="2"/>
            <w:tcBorders>
              <w:top w:val="single" w:sz="4" w:space="0" w:color="auto"/>
            </w:tcBorders>
          </w:tcPr>
          <w:p w14:paraId="6C660D06"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 9.068721</w:t>
            </w:r>
          </w:p>
        </w:tc>
      </w:tr>
      <w:tr w:rsidR="0090589F" w:rsidRPr="005C1768" w14:paraId="5C03FDE2" w14:textId="77777777" w:rsidTr="000A6484">
        <w:trPr>
          <w:trHeight w:val="80"/>
        </w:trPr>
        <w:tc>
          <w:tcPr>
            <w:tcW w:w="4675" w:type="dxa"/>
            <w:vMerge/>
            <w:tcBorders>
              <w:top w:val="single" w:sz="4" w:space="0" w:color="auto"/>
              <w:bottom w:val="single" w:sz="4" w:space="0" w:color="auto"/>
            </w:tcBorders>
          </w:tcPr>
          <w:p w14:paraId="220032A6" w14:textId="77777777" w:rsidR="0090589F" w:rsidRPr="00443785" w:rsidRDefault="0090589F" w:rsidP="00715D51">
            <w:pPr>
              <w:jc w:val="center"/>
              <w:rPr>
                <w:rFonts w:asciiTheme="majorBidi" w:hAnsiTheme="majorBidi" w:cstheme="majorBidi"/>
                <w:sz w:val="20"/>
                <w:szCs w:val="20"/>
                <w:lang w:bidi="ar-IQ"/>
              </w:rPr>
            </w:pPr>
          </w:p>
        </w:tc>
        <w:tc>
          <w:tcPr>
            <w:tcW w:w="2337" w:type="dxa"/>
          </w:tcPr>
          <w:p w14:paraId="7CA3D5D4"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1(0)</w:t>
            </w:r>
          </w:p>
        </w:tc>
        <w:tc>
          <w:tcPr>
            <w:tcW w:w="2338" w:type="dxa"/>
          </w:tcPr>
          <w:p w14:paraId="344F29D1"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1(1)</w:t>
            </w:r>
          </w:p>
        </w:tc>
      </w:tr>
      <w:tr w:rsidR="0090589F" w:rsidRPr="005C1768" w14:paraId="3690D9BA" w14:textId="77777777" w:rsidTr="00055112">
        <w:trPr>
          <w:trHeight w:val="188"/>
        </w:trPr>
        <w:tc>
          <w:tcPr>
            <w:tcW w:w="4675" w:type="dxa"/>
            <w:tcBorders>
              <w:top w:val="single" w:sz="4" w:space="0" w:color="auto"/>
            </w:tcBorders>
          </w:tcPr>
          <w:p w14:paraId="202FA178"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10%</w:t>
            </w:r>
          </w:p>
        </w:tc>
        <w:tc>
          <w:tcPr>
            <w:tcW w:w="2337" w:type="dxa"/>
            <w:vAlign w:val="bottom"/>
          </w:tcPr>
          <w:p w14:paraId="5E522E51"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3.02</w:t>
            </w:r>
          </w:p>
        </w:tc>
        <w:tc>
          <w:tcPr>
            <w:tcW w:w="2338" w:type="dxa"/>
            <w:vAlign w:val="bottom"/>
          </w:tcPr>
          <w:p w14:paraId="11C7BC56"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3.51</w:t>
            </w:r>
          </w:p>
        </w:tc>
      </w:tr>
      <w:tr w:rsidR="0090589F" w:rsidRPr="005C1768" w14:paraId="4F735A82" w14:textId="77777777" w:rsidTr="00F6757B">
        <w:tc>
          <w:tcPr>
            <w:tcW w:w="4675" w:type="dxa"/>
          </w:tcPr>
          <w:p w14:paraId="6DFD8E08"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5%</w:t>
            </w:r>
          </w:p>
        </w:tc>
        <w:tc>
          <w:tcPr>
            <w:tcW w:w="2337" w:type="dxa"/>
            <w:vAlign w:val="bottom"/>
          </w:tcPr>
          <w:p w14:paraId="333EC477"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3.62</w:t>
            </w:r>
          </w:p>
        </w:tc>
        <w:tc>
          <w:tcPr>
            <w:tcW w:w="2338" w:type="dxa"/>
            <w:vAlign w:val="bottom"/>
          </w:tcPr>
          <w:p w14:paraId="0A03D0F1"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4.16</w:t>
            </w:r>
          </w:p>
        </w:tc>
      </w:tr>
      <w:tr w:rsidR="0090589F" w:rsidRPr="005C1768" w14:paraId="75472562" w14:textId="77777777" w:rsidTr="00F6757B">
        <w:tc>
          <w:tcPr>
            <w:tcW w:w="4675" w:type="dxa"/>
          </w:tcPr>
          <w:p w14:paraId="17640678"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2.5%</w:t>
            </w:r>
          </w:p>
        </w:tc>
        <w:tc>
          <w:tcPr>
            <w:tcW w:w="2337" w:type="dxa"/>
            <w:vAlign w:val="bottom"/>
          </w:tcPr>
          <w:p w14:paraId="7358E9E1"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4.18</w:t>
            </w:r>
          </w:p>
        </w:tc>
        <w:tc>
          <w:tcPr>
            <w:tcW w:w="2338" w:type="dxa"/>
            <w:vAlign w:val="bottom"/>
          </w:tcPr>
          <w:p w14:paraId="35115719"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4.79</w:t>
            </w:r>
          </w:p>
        </w:tc>
      </w:tr>
      <w:tr w:rsidR="0090589F" w:rsidRPr="005C1768" w14:paraId="12F670CA" w14:textId="77777777" w:rsidTr="00F6757B">
        <w:tc>
          <w:tcPr>
            <w:tcW w:w="4675" w:type="dxa"/>
          </w:tcPr>
          <w:p w14:paraId="45720F7F"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1%</w:t>
            </w:r>
          </w:p>
        </w:tc>
        <w:tc>
          <w:tcPr>
            <w:tcW w:w="2337" w:type="dxa"/>
            <w:vAlign w:val="bottom"/>
          </w:tcPr>
          <w:p w14:paraId="43C94E62"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4.94</w:t>
            </w:r>
          </w:p>
        </w:tc>
        <w:tc>
          <w:tcPr>
            <w:tcW w:w="2338" w:type="dxa"/>
            <w:vAlign w:val="bottom"/>
          </w:tcPr>
          <w:p w14:paraId="1CD0D7E0"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5.58</w:t>
            </w:r>
          </w:p>
        </w:tc>
      </w:tr>
    </w:tbl>
    <w:p w14:paraId="1351A2A4" w14:textId="77777777" w:rsidR="0090589F" w:rsidRPr="00453926" w:rsidRDefault="0090589F" w:rsidP="00715D51">
      <w:pPr>
        <w:spacing w:after="0" w:line="240" w:lineRule="auto"/>
        <w:jc w:val="both"/>
        <w:rPr>
          <w:rFonts w:asciiTheme="majorBidi" w:hAnsiTheme="majorBidi" w:cstheme="majorBidi"/>
          <w:sz w:val="20"/>
          <w:szCs w:val="20"/>
          <w:lang w:bidi="ar-IQ"/>
        </w:rPr>
      </w:pPr>
      <w:r w:rsidRPr="009218CC">
        <w:rPr>
          <w:rFonts w:asciiTheme="majorBidi" w:hAnsiTheme="majorBidi" w:cstheme="majorBidi"/>
          <w:sz w:val="20"/>
          <w:szCs w:val="20"/>
          <w:lang w:bidi="ar-IQ"/>
        </w:rPr>
        <w:t>Source: Eviews10; Authors calculation</w:t>
      </w:r>
    </w:p>
    <w:p w14:paraId="3DD93C54" w14:textId="77777777" w:rsidR="0090589F" w:rsidRPr="009218CC" w:rsidRDefault="0090589F" w:rsidP="00715D51">
      <w:pPr>
        <w:spacing w:after="0" w:line="240" w:lineRule="auto"/>
        <w:jc w:val="both"/>
        <w:rPr>
          <w:rFonts w:asciiTheme="majorBidi" w:hAnsiTheme="majorBidi" w:cstheme="majorBidi"/>
          <w:sz w:val="20"/>
          <w:szCs w:val="20"/>
          <w:lang w:bidi="ar-IQ"/>
        </w:rPr>
      </w:pPr>
    </w:p>
    <w:p w14:paraId="51EC38AF" w14:textId="2B366E14" w:rsidR="0090589F" w:rsidRPr="009218CC" w:rsidRDefault="0090589F" w:rsidP="00715D51">
      <w:pPr>
        <w:autoSpaceDE w:val="0"/>
        <w:autoSpaceDN w:val="0"/>
        <w:adjustRightInd w:val="0"/>
        <w:spacing w:after="0" w:line="240" w:lineRule="auto"/>
        <w:jc w:val="both"/>
        <w:rPr>
          <w:rFonts w:asciiTheme="majorBidi" w:hAnsiTheme="majorBidi" w:cstheme="majorBidi"/>
          <w:sz w:val="24"/>
          <w:szCs w:val="24"/>
        </w:rPr>
      </w:pPr>
      <w:r w:rsidRPr="009218CC">
        <w:rPr>
          <w:rFonts w:asciiTheme="majorBidi" w:eastAsia="Times New Roman" w:hAnsiTheme="majorBidi" w:cstheme="majorBidi"/>
          <w:sz w:val="24"/>
          <w:szCs w:val="24"/>
          <w:lang w:bidi="ar-IQ"/>
        </w:rPr>
        <w:t xml:space="preserve">In </w:t>
      </w:r>
      <w:r w:rsidRPr="009218CC">
        <w:rPr>
          <w:rFonts w:asciiTheme="majorBidi" w:eastAsia="Times New Roman" w:hAnsiTheme="majorBidi" w:cstheme="majorBidi"/>
          <w:sz w:val="24"/>
          <w:szCs w:val="24"/>
          <w:lang w:bidi="ar-IQ"/>
        </w:rPr>
        <w:fldChar w:fldCharType="begin"/>
      </w:r>
      <w:r w:rsidRPr="009218CC">
        <w:rPr>
          <w:rFonts w:asciiTheme="majorBidi" w:eastAsia="Times New Roman" w:hAnsiTheme="majorBidi" w:cstheme="majorBidi"/>
          <w:sz w:val="24"/>
          <w:szCs w:val="24"/>
          <w:lang w:bidi="ar-IQ"/>
        </w:rPr>
        <w:instrText xml:space="preserve"> REF _Ref32842108 \h  \* MERGEFORMAT </w:instrText>
      </w:r>
      <w:r w:rsidRPr="009218CC">
        <w:rPr>
          <w:rFonts w:asciiTheme="majorBidi" w:eastAsia="Times New Roman" w:hAnsiTheme="majorBidi" w:cstheme="majorBidi"/>
          <w:sz w:val="24"/>
          <w:szCs w:val="24"/>
          <w:lang w:bidi="ar-IQ"/>
        </w:rPr>
      </w:r>
      <w:r w:rsidRPr="009218CC">
        <w:rPr>
          <w:rFonts w:asciiTheme="majorBidi" w:eastAsia="Times New Roman" w:hAnsiTheme="majorBidi" w:cstheme="majorBidi"/>
          <w:sz w:val="24"/>
          <w:szCs w:val="24"/>
          <w:lang w:bidi="ar-IQ"/>
        </w:rPr>
        <w:fldChar w:fldCharType="separate"/>
      </w:r>
      <w:r w:rsidR="00410035" w:rsidRPr="00410035">
        <w:rPr>
          <w:rFonts w:asciiTheme="majorBidi" w:hAnsiTheme="majorBidi" w:cstheme="majorBidi"/>
          <w:sz w:val="24"/>
          <w:szCs w:val="24"/>
        </w:rPr>
        <w:t xml:space="preserve">Table </w:t>
      </w:r>
      <w:r w:rsidR="00410035" w:rsidRPr="00410035">
        <w:rPr>
          <w:rFonts w:asciiTheme="majorBidi" w:hAnsiTheme="majorBidi" w:cstheme="majorBidi"/>
          <w:noProof/>
          <w:sz w:val="24"/>
          <w:szCs w:val="24"/>
        </w:rPr>
        <w:t>2</w:t>
      </w:r>
      <w:r w:rsidRPr="009218CC">
        <w:rPr>
          <w:rFonts w:asciiTheme="majorBidi" w:eastAsia="Times New Roman" w:hAnsiTheme="majorBidi" w:cstheme="majorBidi"/>
          <w:sz w:val="24"/>
          <w:szCs w:val="24"/>
          <w:lang w:bidi="ar-IQ"/>
        </w:rPr>
        <w:fldChar w:fldCharType="end"/>
      </w:r>
      <w:r w:rsidRPr="009218CC">
        <w:rPr>
          <w:rFonts w:asciiTheme="majorBidi" w:eastAsia="Times New Roman" w:hAnsiTheme="majorBidi" w:cstheme="majorBidi"/>
          <w:sz w:val="24"/>
          <w:szCs w:val="24"/>
          <w:lang w:bidi="ar-IQ"/>
        </w:rPr>
        <w:t xml:space="preserve"> it is noticed that the statistical value (F) is (</w:t>
      </w:r>
      <w:r w:rsidRPr="009218CC">
        <w:rPr>
          <w:rFonts w:asciiTheme="majorBidi" w:hAnsiTheme="majorBidi" w:cstheme="majorBidi"/>
          <w:color w:val="000000"/>
          <w:sz w:val="24"/>
          <w:szCs w:val="24"/>
        </w:rPr>
        <w:t>9.068721</w:t>
      </w:r>
      <w:r w:rsidRPr="009218CC">
        <w:rPr>
          <w:rFonts w:asciiTheme="majorBidi" w:eastAsia="Times New Roman" w:hAnsiTheme="majorBidi" w:cstheme="majorBidi"/>
          <w:sz w:val="24"/>
          <w:szCs w:val="24"/>
          <w:lang w:bidi="ar-IQ"/>
        </w:rPr>
        <w:t xml:space="preserve">), which is greater than the maximum critical values at the level of (1%) which equals (5.58). So, </w:t>
      </w:r>
      <w:r w:rsidRPr="009218CC">
        <w:rPr>
          <w:rFonts w:asciiTheme="majorBidi" w:hAnsiTheme="majorBidi" w:cstheme="majorBidi"/>
          <w:sz w:val="24"/>
          <w:szCs w:val="24"/>
        </w:rPr>
        <w:t>the results suggest the existence of a level relationship (a long-run relationship) for the dependent variable and its repressor since the null hypotheses are rejected at 0.01, 0.05 or 0.10 levels.</w:t>
      </w:r>
    </w:p>
    <w:p w14:paraId="472D5EF0" w14:textId="77777777" w:rsidR="00131840" w:rsidRDefault="00131840" w:rsidP="00715D51">
      <w:pPr>
        <w:spacing w:after="0" w:line="240" w:lineRule="auto"/>
        <w:jc w:val="both"/>
        <w:rPr>
          <w:rFonts w:asciiTheme="majorBidi" w:hAnsiTheme="majorBidi" w:cstheme="majorBidi"/>
          <w:b/>
          <w:bCs/>
          <w:sz w:val="24"/>
          <w:szCs w:val="24"/>
        </w:rPr>
      </w:pPr>
    </w:p>
    <w:p w14:paraId="6E476711" w14:textId="58375230" w:rsidR="0090589F" w:rsidRDefault="0090589F" w:rsidP="00715D51">
      <w:pPr>
        <w:spacing w:after="0" w:line="240" w:lineRule="auto"/>
        <w:jc w:val="both"/>
        <w:rPr>
          <w:rFonts w:asciiTheme="majorBidi" w:hAnsiTheme="majorBidi" w:cstheme="majorBidi"/>
          <w:b/>
          <w:bCs/>
          <w:sz w:val="24"/>
          <w:szCs w:val="24"/>
        </w:rPr>
      </w:pPr>
      <w:r w:rsidRPr="009218CC">
        <w:rPr>
          <w:rFonts w:asciiTheme="majorBidi" w:hAnsiTheme="majorBidi" w:cstheme="majorBidi"/>
          <w:b/>
          <w:bCs/>
          <w:sz w:val="24"/>
          <w:szCs w:val="24"/>
        </w:rPr>
        <w:t>Long-run coefficients:</w:t>
      </w:r>
    </w:p>
    <w:p w14:paraId="5D58D799" w14:textId="77777777" w:rsidR="00715D51" w:rsidRPr="009218CC" w:rsidRDefault="00715D51" w:rsidP="00715D51">
      <w:pPr>
        <w:spacing w:after="0" w:line="240" w:lineRule="auto"/>
        <w:jc w:val="both"/>
        <w:rPr>
          <w:rFonts w:asciiTheme="majorBidi" w:hAnsiTheme="majorBidi" w:cstheme="majorBidi"/>
          <w:b/>
          <w:bCs/>
          <w:sz w:val="24"/>
          <w:szCs w:val="24"/>
        </w:rPr>
      </w:pPr>
    </w:p>
    <w:p w14:paraId="4449DAAE" w14:textId="501A187D" w:rsidR="0090589F" w:rsidRDefault="0090589F" w:rsidP="00715D51">
      <w:pPr>
        <w:spacing w:after="0" w:line="240" w:lineRule="auto"/>
        <w:jc w:val="both"/>
        <w:rPr>
          <w:rFonts w:asciiTheme="majorBidi" w:eastAsia="Times New Roman" w:hAnsiTheme="majorBidi" w:cstheme="majorBidi"/>
          <w:sz w:val="24"/>
          <w:szCs w:val="24"/>
          <w:lang w:bidi="ar-IQ"/>
        </w:rPr>
      </w:pPr>
      <w:r w:rsidRPr="009218CC">
        <w:rPr>
          <w:rFonts w:asciiTheme="majorBidi" w:eastAsia="Times New Roman" w:hAnsiTheme="majorBidi" w:cstheme="majorBidi"/>
          <w:sz w:val="24"/>
          <w:szCs w:val="24"/>
          <w:lang w:bidi="ar-IQ"/>
        </w:rPr>
        <w:t xml:space="preserve">In </w:t>
      </w:r>
      <w:r w:rsidRPr="009218CC">
        <w:rPr>
          <w:rFonts w:asciiTheme="majorBidi" w:eastAsia="Times New Roman" w:hAnsiTheme="majorBidi" w:cstheme="majorBidi"/>
          <w:sz w:val="24"/>
          <w:szCs w:val="24"/>
          <w:lang w:bidi="ar-IQ"/>
        </w:rPr>
        <w:fldChar w:fldCharType="begin"/>
      </w:r>
      <w:r w:rsidRPr="009218CC">
        <w:rPr>
          <w:rFonts w:asciiTheme="majorBidi" w:eastAsia="Times New Roman" w:hAnsiTheme="majorBidi" w:cstheme="majorBidi"/>
          <w:sz w:val="24"/>
          <w:szCs w:val="24"/>
          <w:lang w:bidi="ar-IQ"/>
        </w:rPr>
        <w:instrText xml:space="preserve"> REF _Ref32842160 \h  \* MERGEFORMAT </w:instrText>
      </w:r>
      <w:r w:rsidRPr="009218CC">
        <w:rPr>
          <w:rFonts w:asciiTheme="majorBidi" w:eastAsia="Times New Roman" w:hAnsiTheme="majorBidi" w:cstheme="majorBidi"/>
          <w:sz w:val="24"/>
          <w:szCs w:val="24"/>
          <w:lang w:bidi="ar-IQ"/>
        </w:rPr>
      </w:r>
      <w:r w:rsidRPr="009218CC">
        <w:rPr>
          <w:rFonts w:asciiTheme="majorBidi" w:eastAsia="Times New Roman" w:hAnsiTheme="majorBidi" w:cstheme="majorBidi"/>
          <w:sz w:val="24"/>
          <w:szCs w:val="24"/>
          <w:lang w:bidi="ar-IQ"/>
        </w:rPr>
        <w:fldChar w:fldCharType="separate"/>
      </w:r>
      <w:r w:rsidR="00410035" w:rsidRPr="00410035">
        <w:rPr>
          <w:rFonts w:asciiTheme="majorBidi" w:hAnsiTheme="majorBidi" w:cstheme="majorBidi"/>
          <w:sz w:val="24"/>
          <w:szCs w:val="24"/>
        </w:rPr>
        <w:t xml:space="preserve">Table </w:t>
      </w:r>
      <w:r w:rsidR="00410035" w:rsidRPr="00410035">
        <w:rPr>
          <w:rFonts w:asciiTheme="majorBidi" w:hAnsiTheme="majorBidi" w:cstheme="majorBidi"/>
          <w:noProof/>
          <w:sz w:val="24"/>
          <w:szCs w:val="24"/>
        </w:rPr>
        <w:t>3</w:t>
      </w:r>
      <w:r w:rsidRPr="009218CC">
        <w:rPr>
          <w:rFonts w:asciiTheme="majorBidi" w:eastAsia="Times New Roman" w:hAnsiTheme="majorBidi" w:cstheme="majorBidi"/>
          <w:sz w:val="24"/>
          <w:szCs w:val="24"/>
          <w:lang w:bidi="ar-IQ"/>
        </w:rPr>
        <w:fldChar w:fldCharType="end"/>
      </w:r>
      <w:r w:rsidRPr="009218CC">
        <w:rPr>
          <w:rFonts w:asciiTheme="majorBidi" w:eastAsia="Times New Roman" w:hAnsiTheme="majorBidi" w:cstheme="majorBidi"/>
          <w:sz w:val="24"/>
          <w:szCs w:val="24"/>
          <w:lang w:bidi="ar-IQ"/>
        </w:rPr>
        <w:t xml:space="preserve"> a positive but none significant impact of Exports (EX</w:t>
      </w:r>
      <w:r w:rsidRPr="009218CC">
        <w:rPr>
          <w:rFonts w:asciiTheme="majorBidi" w:eastAsia="Times New Roman" w:hAnsiTheme="majorBidi" w:cstheme="majorBidi"/>
          <w:sz w:val="24"/>
          <w:szCs w:val="24"/>
          <w:vertAlign w:val="subscript"/>
          <w:lang w:bidi="ar-IQ"/>
        </w:rPr>
        <w:t>m</w:t>
      </w:r>
      <w:r w:rsidRPr="009218CC">
        <w:rPr>
          <w:rFonts w:asciiTheme="majorBidi" w:eastAsia="Times New Roman" w:hAnsiTheme="majorBidi" w:cstheme="majorBidi"/>
          <w:sz w:val="24"/>
          <w:szCs w:val="24"/>
          <w:lang w:bidi="ar-IQ"/>
        </w:rPr>
        <w:t>) on economic growth rates (EG</w:t>
      </w:r>
      <w:r w:rsidRPr="009218CC">
        <w:rPr>
          <w:rFonts w:asciiTheme="majorBidi" w:eastAsia="Times New Roman" w:hAnsiTheme="majorBidi" w:cstheme="majorBidi"/>
          <w:sz w:val="24"/>
          <w:szCs w:val="24"/>
          <w:vertAlign w:val="subscript"/>
          <w:lang w:bidi="ar-IQ"/>
        </w:rPr>
        <w:t>m</w:t>
      </w:r>
      <w:r w:rsidRPr="009218CC">
        <w:rPr>
          <w:rFonts w:asciiTheme="majorBidi" w:eastAsia="Times New Roman" w:hAnsiTheme="majorBidi" w:cstheme="majorBidi"/>
          <w:sz w:val="24"/>
          <w:szCs w:val="24"/>
          <w:lang w:bidi="ar-IQ"/>
        </w:rPr>
        <w:t xml:space="preserve">), i.e., the exports have no significant effects on economic growth in the long-term periods rather than the Bound test findings in </w:t>
      </w:r>
      <w:r w:rsidRPr="009218CC">
        <w:rPr>
          <w:rFonts w:asciiTheme="majorBidi" w:eastAsia="Times New Roman" w:hAnsiTheme="majorBidi" w:cstheme="majorBidi"/>
          <w:sz w:val="24"/>
          <w:szCs w:val="24"/>
          <w:lang w:bidi="ar-IQ"/>
        </w:rPr>
        <w:fldChar w:fldCharType="begin"/>
      </w:r>
      <w:r w:rsidRPr="009218CC">
        <w:rPr>
          <w:rFonts w:asciiTheme="majorBidi" w:eastAsia="Times New Roman" w:hAnsiTheme="majorBidi" w:cstheme="majorBidi"/>
          <w:sz w:val="24"/>
          <w:szCs w:val="24"/>
          <w:lang w:bidi="ar-IQ"/>
        </w:rPr>
        <w:instrText xml:space="preserve"> REF _Ref32842108 \h  \* MERGEFORMAT </w:instrText>
      </w:r>
      <w:r w:rsidRPr="009218CC">
        <w:rPr>
          <w:rFonts w:asciiTheme="majorBidi" w:eastAsia="Times New Roman" w:hAnsiTheme="majorBidi" w:cstheme="majorBidi"/>
          <w:sz w:val="24"/>
          <w:szCs w:val="24"/>
          <w:lang w:bidi="ar-IQ"/>
        </w:rPr>
      </w:r>
      <w:r w:rsidRPr="009218CC">
        <w:rPr>
          <w:rFonts w:asciiTheme="majorBidi" w:eastAsia="Times New Roman" w:hAnsiTheme="majorBidi" w:cstheme="majorBidi"/>
          <w:sz w:val="24"/>
          <w:szCs w:val="24"/>
          <w:lang w:bidi="ar-IQ"/>
        </w:rPr>
        <w:fldChar w:fldCharType="separate"/>
      </w:r>
      <w:r w:rsidR="00410035" w:rsidRPr="00410035">
        <w:rPr>
          <w:rFonts w:asciiTheme="majorBidi" w:hAnsiTheme="majorBidi" w:cstheme="majorBidi"/>
          <w:sz w:val="24"/>
          <w:szCs w:val="24"/>
        </w:rPr>
        <w:t xml:space="preserve">Table </w:t>
      </w:r>
      <w:r w:rsidR="00410035" w:rsidRPr="00410035">
        <w:rPr>
          <w:rFonts w:asciiTheme="majorBidi" w:hAnsiTheme="majorBidi" w:cstheme="majorBidi"/>
          <w:noProof/>
          <w:sz w:val="24"/>
          <w:szCs w:val="24"/>
        </w:rPr>
        <w:t>2</w:t>
      </w:r>
      <w:r w:rsidRPr="009218CC">
        <w:rPr>
          <w:rFonts w:asciiTheme="majorBidi" w:eastAsia="Times New Roman" w:hAnsiTheme="majorBidi" w:cstheme="majorBidi"/>
          <w:sz w:val="24"/>
          <w:szCs w:val="24"/>
          <w:lang w:bidi="ar-IQ"/>
        </w:rPr>
        <w:fldChar w:fldCharType="end"/>
      </w:r>
      <w:r w:rsidRPr="009218CC">
        <w:rPr>
          <w:rFonts w:asciiTheme="majorBidi" w:eastAsia="Times New Roman" w:hAnsiTheme="majorBidi" w:cstheme="majorBidi"/>
          <w:sz w:val="24"/>
          <w:szCs w:val="24"/>
          <w:lang w:bidi="ar-IQ"/>
        </w:rPr>
        <w:t>.</w:t>
      </w:r>
    </w:p>
    <w:p w14:paraId="142A60CF" w14:textId="38D0A02B" w:rsidR="000A6484" w:rsidRDefault="000A6484" w:rsidP="00715D51">
      <w:pPr>
        <w:spacing w:after="0" w:line="240" w:lineRule="auto"/>
        <w:jc w:val="both"/>
        <w:rPr>
          <w:rFonts w:asciiTheme="majorBidi" w:eastAsia="Times New Roman" w:hAnsiTheme="majorBidi" w:cstheme="majorBidi"/>
          <w:sz w:val="24"/>
          <w:szCs w:val="24"/>
          <w:lang w:bidi="ar-IQ"/>
        </w:rPr>
      </w:pPr>
    </w:p>
    <w:p w14:paraId="369D6996" w14:textId="77777777" w:rsidR="000A6484" w:rsidRPr="009218CC" w:rsidRDefault="000A6484" w:rsidP="00715D51">
      <w:pPr>
        <w:spacing w:after="0" w:line="240" w:lineRule="auto"/>
        <w:jc w:val="both"/>
        <w:rPr>
          <w:rFonts w:asciiTheme="majorBidi" w:eastAsia="Times New Roman" w:hAnsiTheme="majorBidi" w:cstheme="majorBidi"/>
          <w:sz w:val="24"/>
          <w:szCs w:val="24"/>
          <w:lang w:bidi="ar-IQ"/>
        </w:rPr>
      </w:pPr>
    </w:p>
    <w:p w14:paraId="60572771" w14:textId="77777777" w:rsidR="0090589F" w:rsidRPr="009218CC" w:rsidRDefault="0090589F" w:rsidP="00715D51">
      <w:pPr>
        <w:spacing w:after="0" w:line="240" w:lineRule="auto"/>
        <w:jc w:val="both"/>
        <w:rPr>
          <w:rFonts w:asciiTheme="majorBidi" w:eastAsia="Times New Roman" w:hAnsiTheme="majorBidi" w:cstheme="majorBidi"/>
          <w:sz w:val="24"/>
          <w:szCs w:val="24"/>
          <w:lang w:bidi="ar-IQ"/>
        </w:rPr>
      </w:pPr>
    </w:p>
    <w:p w14:paraId="0A90F8EA" w14:textId="10DDC57F" w:rsidR="0090589F" w:rsidRDefault="0090589F" w:rsidP="00715D51">
      <w:pPr>
        <w:pStyle w:val="Caption"/>
        <w:spacing w:after="0"/>
        <w:rPr>
          <w:lang w:val="en-GB"/>
        </w:rPr>
      </w:pPr>
      <w:bookmarkStart w:id="22" w:name="_Ref32842160"/>
      <w:r w:rsidRPr="009218CC">
        <w:lastRenderedPageBreak/>
        <w:t xml:space="preserve">Table </w:t>
      </w:r>
      <w:fldSimple w:instr=" SEQ Table \* ARABIC ">
        <w:r w:rsidR="00410035">
          <w:rPr>
            <w:noProof/>
          </w:rPr>
          <w:t>3</w:t>
        </w:r>
      </w:fldSimple>
      <w:bookmarkEnd w:id="22"/>
      <w:r w:rsidRPr="009218CC">
        <w:rPr>
          <w:lang w:val="en-GB"/>
        </w:rPr>
        <w:t>: Long-term estimates</w:t>
      </w:r>
    </w:p>
    <w:p w14:paraId="26EE46FF" w14:textId="77777777" w:rsidR="00F27973" w:rsidRPr="00F27973" w:rsidRDefault="00F27973" w:rsidP="00F27973">
      <w:pPr>
        <w:spacing w:after="0" w:line="240" w:lineRule="auto"/>
        <w:rPr>
          <w:lang w:val="en-GB"/>
        </w:rPr>
      </w:pPr>
    </w:p>
    <w:tbl>
      <w:tblPr>
        <w:tblStyle w:val="TableGrid"/>
        <w:bidiVisual/>
        <w:tblW w:w="0" w:type="auto"/>
        <w:jc w:val="center"/>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1733"/>
        <w:gridCol w:w="1608"/>
        <w:gridCol w:w="1613"/>
        <w:gridCol w:w="1656"/>
        <w:gridCol w:w="1572"/>
      </w:tblGrid>
      <w:tr w:rsidR="0090589F" w:rsidRPr="00443785" w14:paraId="6D3D1590" w14:textId="77777777" w:rsidTr="00F6757B">
        <w:trPr>
          <w:jc w:val="center"/>
        </w:trPr>
        <w:tc>
          <w:tcPr>
            <w:tcW w:w="8182" w:type="dxa"/>
            <w:gridSpan w:val="5"/>
            <w:tcBorders>
              <w:top w:val="single" w:sz="4" w:space="0" w:color="auto"/>
              <w:left w:val="nil"/>
              <w:bottom w:val="nil"/>
              <w:right w:val="nil"/>
            </w:tcBorders>
          </w:tcPr>
          <w:p w14:paraId="76A9DAD5"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Long Run Coefficients</w:t>
            </w:r>
          </w:p>
        </w:tc>
      </w:tr>
      <w:tr w:rsidR="0090589F" w:rsidRPr="00443785" w14:paraId="2E3182A4" w14:textId="77777777" w:rsidTr="00F6757B">
        <w:trPr>
          <w:jc w:val="center"/>
        </w:trPr>
        <w:tc>
          <w:tcPr>
            <w:tcW w:w="1733" w:type="dxa"/>
            <w:tcBorders>
              <w:top w:val="nil"/>
              <w:left w:val="nil"/>
              <w:bottom w:val="single" w:sz="4" w:space="0" w:color="auto"/>
              <w:right w:val="nil"/>
            </w:tcBorders>
          </w:tcPr>
          <w:p w14:paraId="5B711CA3"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Prob.</w:t>
            </w:r>
          </w:p>
        </w:tc>
        <w:tc>
          <w:tcPr>
            <w:tcW w:w="1608" w:type="dxa"/>
            <w:tcBorders>
              <w:top w:val="nil"/>
              <w:left w:val="nil"/>
              <w:bottom w:val="single" w:sz="4" w:space="0" w:color="auto"/>
              <w:right w:val="nil"/>
            </w:tcBorders>
          </w:tcPr>
          <w:p w14:paraId="1D6485A3"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T- Statistic</w:t>
            </w:r>
          </w:p>
        </w:tc>
        <w:tc>
          <w:tcPr>
            <w:tcW w:w="1613" w:type="dxa"/>
            <w:tcBorders>
              <w:top w:val="nil"/>
              <w:left w:val="nil"/>
              <w:bottom w:val="single" w:sz="4" w:space="0" w:color="auto"/>
              <w:right w:val="nil"/>
            </w:tcBorders>
          </w:tcPr>
          <w:p w14:paraId="346791B0"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Std - Error</w:t>
            </w:r>
          </w:p>
        </w:tc>
        <w:tc>
          <w:tcPr>
            <w:tcW w:w="1656" w:type="dxa"/>
            <w:tcBorders>
              <w:top w:val="nil"/>
              <w:left w:val="nil"/>
              <w:bottom w:val="single" w:sz="4" w:space="0" w:color="auto"/>
              <w:right w:val="nil"/>
            </w:tcBorders>
          </w:tcPr>
          <w:p w14:paraId="044CCDC1"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Coefficient</w:t>
            </w:r>
          </w:p>
        </w:tc>
        <w:tc>
          <w:tcPr>
            <w:tcW w:w="1572" w:type="dxa"/>
            <w:tcBorders>
              <w:top w:val="nil"/>
              <w:left w:val="nil"/>
              <w:bottom w:val="single" w:sz="4" w:space="0" w:color="auto"/>
              <w:right w:val="nil"/>
            </w:tcBorders>
          </w:tcPr>
          <w:p w14:paraId="117E1D2A" w14:textId="77777777" w:rsidR="0090589F" w:rsidRPr="00443785" w:rsidRDefault="0090589F" w:rsidP="00715D51">
            <w:pPr>
              <w:bidi/>
              <w:jc w:val="center"/>
              <w:rPr>
                <w:rFonts w:asciiTheme="majorBidi" w:hAnsiTheme="majorBidi" w:cstheme="majorBidi"/>
                <w:sz w:val="20"/>
                <w:szCs w:val="20"/>
                <w:lang w:bidi="ar-IQ"/>
              </w:rPr>
            </w:pPr>
            <w:r w:rsidRPr="00443785">
              <w:rPr>
                <w:rFonts w:asciiTheme="majorBidi" w:hAnsiTheme="majorBidi" w:cstheme="majorBidi"/>
                <w:sz w:val="20"/>
                <w:szCs w:val="20"/>
                <w:lang w:bidi="ar-IQ"/>
              </w:rPr>
              <w:t>Variable</w:t>
            </w:r>
          </w:p>
        </w:tc>
      </w:tr>
      <w:tr w:rsidR="0090589F" w:rsidRPr="00443785" w14:paraId="101AFF41" w14:textId="77777777" w:rsidTr="00F6757B">
        <w:trPr>
          <w:jc w:val="center"/>
        </w:trPr>
        <w:tc>
          <w:tcPr>
            <w:tcW w:w="1733" w:type="dxa"/>
            <w:tcBorders>
              <w:top w:val="single" w:sz="4" w:space="0" w:color="auto"/>
              <w:left w:val="nil"/>
              <w:bottom w:val="nil"/>
              <w:right w:val="nil"/>
            </w:tcBorders>
            <w:vAlign w:val="bottom"/>
          </w:tcPr>
          <w:p w14:paraId="3C6D91C3"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0.8901</w:t>
            </w:r>
          </w:p>
        </w:tc>
        <w:tc>
          <w:tcPr>
            <w:tcW w:w="1608" w:type="dxa"/>
            <w:tcBorders>
              <w:top w:val="single" w:sz="4" w:space="0" w:color="auto"/>
              <w:left w:val="nil"/>
              <w:bottom w:val="nil"/>
              <w:right w:val="nil"/>
            </w:tcBorders>
            <w:vAlign w:val="bottom"/>
          </w:tcPr>
          <w:p w14:paraId="527DCAEB"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0.139634</w:t>
            </w:r>
          </w:p>
        </w:tc>
        <w:tc>
          <w:tcPr>
            <w:tcW w:w="1613" w:type="dxa"/>
            <w:tcBorders>
              <w:top w:val="single" w:sz="4" w:space="0" w:color="auto"/>
              <w:left w:val="nil"/>
              <w:bottom w:val="nil"/>
              <w:right w:val="nil"/>
            </w:tcBorders>
            <w:vAlign w:val="bottom"/>
          </w:tcPr>
          <w:p w14:paraId="3EDE747C"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0.053661</w:t>
            </w:r>
          </w:p>
        </w:tc>
        <w:tc>
          <w:tcPr>
            <w:tcW w:w="1656" w:type="dxa"/>
            <w:tcBorders>
              <w:top w:val="single" w:sz="4" w:space="0" w:color="auto"/>
              <w:left w:val="nil"/>
              <w:bottom w:val="nil"/>
              <w:right w:val="nil"/>
            </w:tcBorders>
            <w:vAlign w:val="bottom"/>
          </w:tcPr>
          <w:p w14:paraId="77278E16"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0.007493</w:t>
            </w:r>
          </w:p>
        </w:tc>
        <w:tc>
          <w:tcPr>
            <w:tcW w:w="1572" w:type="dxa"/>
            <w:tcBorders>
              <w:top w:val="single" w:sz="4" w:space="0" w:color="auto"/>
              <w:left w:val="nil"/>
              <w:bottom w:val="nil"/>
              <w:right w:val="nil"/>
            </w:tcBorders>
            <w:vAlign w:val="bottom"/>
          </w:tcPr>
          <w:p w14:paraId="4382E86A" w14:textId="77777777" w:rsidR="0090589F" w:rsidRPr="00443785" w:rsidRDefault="0090589F" w:rsidP="00715D51">
            <w:pPr>
              <w:rPr>
                <w:rFonts w:asciiTheme="majorBidi" w:hAnsiTheme="majorBidi" w:cstheme="majorBidi"/>
                <w:sz w:val="20"/>
                <w:szCs w:val="20"/>
                <w:lang w:bidi="ar-IQ"/>
              </w:rPr>
            </w:pPr>
            <w:r w:rsidRPr="00443785">
              <w:rPr>
                <w:rFonts w:asciiTheme="majorBidi" w:hAnsiTheme="majorBidi" w:cstheme="majorBidi"/>
                <w:sz w:val="20"/>
                <w:szCs w:val="20"/>
                <w:lang w:bidi="ar-IQ"/>
              </w:rPr>
              <w:t xml:space="preserve">EX </w:t>
            </w:r>
          </w:p>
        </w:tc>
      </w:tr>
      <w:tr w:rsidR="0090589F" w:rsidRPr="00443785" w14:paraId="32050AB6" w14:textId="77777777" w:rsidTr="00F6757B">
        <w:trPr>
          <w:jc w:val="center"/>
        </w:trPr>
        <w:tc>
          <w:tcPr>
            <w:tcW w:w="1733" w:type="dxa"/>
            <w:tcBorders>
              <w:top w:val="nil"/>
              <w:left w:val="nil"/>
              <w:bottom w:val="single" w:sz="4" w:space="0" w:color="auto"/>
              <w:right w:val="nil"/>
            </w:tcBorders>
            <w:vAlign w:val="bottom"/>
          </w:tcPr>
          <w:p w14:paraId="76BF24CC"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0.0590</w:t>
            </w:r>
          </w:p>
        </w:tc>
        <w:tc>
          <w:tcPr>
            <w:tcW w:w="1608" w:type="dxa"/>
            <w:tcBorders>
              <w:top w:val="nil"/>
              <w:left w:val="nil"/>
              <w:bottom w:val="single" w:sz="4" w:space="0" w:color="auto"/>
              <w:right w:val="nil"/>
            </w:tcBorders>
            <w:vAlign w:val="bottom"/>
          </w:tcPr>
          <w:p w14:paraId="1DF38B31"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1.978418</w:t>
            </w:r>
          </w:p>
        </w:tc>
        <w:tc>
          <w:tcPr>
            <w:tcW w:w="1613" w:type="dxa"/>
            <w:tcBorders>
              <w:top w:val="nil"/>
              <w:left w:val="nil"/>
              <w:bottom w:val="single" w:sz="4" w:space="0" w:color="auto"/>
              <w:right w:val="nil"/>
            </w:tcBorders>
            <w:vAlign w:val="bottom"/>
          </w:tcPr>
          <w:p w14:paraId="232F8BA1"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2.133905</w:t>
            </w:r>
          </w:p>
        </w:tc>
        <w:tc>
          <w:tcPr>
            <w:tcW w:w="1656" w:type="dxa"/>
            <w:tcBorders>
              <w:top w:val="nil"/>
              <w:left w:val="nil"/>
              <w:bottom w:val="single" w:sz="4" w:space="0" w:color="auto"/>
              <w:right w:val="nil"/>
            </w:tcBorders>
            <w:vAlign w:val="bottom"/>
          </w:tcPr>
          <w:p w14:paraId="720C5522"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4.221756</w:t>
            </w:r>
          </w:p>
        </w:tc>
        <w:tc>
          <w:tcPr>
            <w:tcW w:w="1572" w:type="dxa"/>
            <w:tcBorders>
              <w:top w:val="nil"/>
              <w:left w:val="nil"/>
              <w:bottom w:val="single" w:sz="4" w:space="0" w:color="auto"/>
              <w:right w:val="nil"/>
            </w:tcBorders>
            <w:vAlign w:val="bottom"/>
          </w:tcPr>
          <w:p w14:paraId="5E2AFBA6" w14:textId="77777777" w:rsidR="0090589F" w:rsidRPr="00443785" w:rsidRDefault="0090589F" w:rsidP="00715D51">
            <w:pPr>
              <w:rPr>
                <w:rFonts w:asciiTheme="majorBidi" w:hAnsiTheme="majorBidi" w:cstheme="majorBidi"/>
                <w:sz w:val="20"/>
                <w:szCs w:val="20"/>
                <w:lang w:bidi="ar-IQ"/>
              </w:rPr>
            </w:pPr>
            <w:r w:rsidRPr="00443785">
              <w:rPr>
                <w:rFonts w:asciiTheme="majorBidi" w:hAnsiTheme="majorBidi" w:cstheme="majorBidi"/>
                <w:sz w:val="20"/>
                <w:szCs w:val="20"/>
                <w:lang w:bidi="ar-IQ"/>
              </w:rPr>
              <w:t>C</w:t>
            </w:r>
          </w:p>
        </w:tc>
      </w:tr>
    </w:tbl>
    <w:p w14:paraId="62A43AF1" w14:textId="3453F275" w:rsidR="0090589F" w:rsidRDefault="0090589F" w:rsidP="00715D51">
      <w:pPr>
        <w:spacing w:after="0" w:line="240" w:lineRule="auto"/>
        <w:jc w:val="both"/>
        <w:rPr>
          <w:rFonts w:asciiTheme="majorBidi" w:hAnsiTheme="majorBidi" w:cstheme="majorBidi"/>
          <w:sz w:val="20"/>
          <w:szCs w:val="20"/>
          <w:lang w:bidi="ar-IQ"/>
        </w:rPr>
      </w:pPr>
      <w:r w:rsidRPr="009218CC">
        <w:rPr>
          <w:rFonts w:asciiTheme="majorBidi" w:hAnsiTheme="majorBidi" w:cstheme="majorBidi"/>
          <w:sz w:val="20"/>
          <w:szCs w:val="20"/>
          <w:lang w:bidi="ar-IQ"/>
        </w:rPr>
        <w:t>Source: Eviews10; Authors calculation</w:t>
      </w:r>
    </w:p>
    <w:p w14:paraId="13893F3C" w14:textId="77777777" w:rsidR="00715D51" w:rsidRPr="009218CC" w:rsidRDefault="00715D51" w:rsidP="00715D51">
      <w:pPr>
        <w:spacing w:after="0" w:line="240" w:lineRule="auto"/>
        <w:jc w:val="both"/>
        <w:rPr>
          <w:rFonts w:asciiTheme="majorBidi" w:hAnsiTheme="majorBidi" w:cstheme="majorBidi"/>
          <w:sz w:val="20"/>
          <w:szCs w:val="20"/>
          <w:lang w:bidi="ar-IQ"/>
        </w:rPr>
      </w:pPr>
    </w:p>
    <w:p w14:paraId="51760C29" w14:textId="134B9447" w:rsidR="0090589F" w:rsidRDefault="0090589F" w:rsidP="00715D51">
      <w:pPr>
        <w:spacing w:after="0" w:line="240" w:lineRule="auto"/>
        <w:jc w:val="both"/>
        <w:rPr>
          <w:rFonts w:asciiTheme="majorBidi" w:hAnsiTheme="majorBidi" w:cstheme="majorBidi"/>
          <w:b/>
          <w:bCs/>
          <w:sz w:val="24"/>
          <w:szCs w:val="24"/>
        </w:rPr>
      </w:pPr>
      <w:r w:rsidRPr="009218CC">
        <w:rPr>
          <w:rFonts w:asciiTheme="majorBidi" w:hAnsiTheme="majorBidi" w:cstheme="majorBidi"/>
          <w:b/>
          <w:bCs/>
          <w:sz w:val="24"/>
          <w:szCs w:val="24"/>
        </w:rPr>
        <w:t>Short-run relationship:</w:t>
      </w:r>
    </w:p>
    <w:p w14:paraId="5584131A" w14:textId="77777777" w:rsidR="00715D51" w:rsidRPr="009218CC" w:rsidRDefault="00715D51" w:rsidP="00715D51">
      <w:pPr>
        <w:spacing w:after="0" w:line="240" w:lineRule="auto"/>
        <w:jc w:val="both"/>
        <w:rPr>
          <w:rFonts w:asciiTheme="majorBidi" w:hAnsiTheme="majorBidi" w:cstheme="majorBidi"/>
          <w:b/>
          <w:bCs/>
          <w:sz w:val="24"/>
          <w:szCs w:val="24"/>
        </w:rPr>
      </w:pPr>
    </w:p>
    <w:p w14:paraId="38BD6E37" w14:textId="54D40EB7" w:rsidR="0090589F" w:rsidRPr="009218CC"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b/>
          <w:bCs/>
          <w:sz w:val="24"/>
          <w:szCs w:val="24"/>
        </w:rPr>
        <w:fldChar w:fldCharType="begin"/>
      </w:r>
      <w:r w:rsidRPr="009218CC">
        <w:rPr>
          <w:rFonts w:asciiTheme="majorBidi" w:hAnsiTheme="majorBidi" w:cstheme="majorBidi"/>
          <w:sz w:val="24"/>
          <w:szCs w:val="24"/>
        </w:rPr>
        <w:instrText xml:space="preserve"> REF _Ref32842287 \h </w:instrText>
      </w:r>
      <w:r w:rsidRPr="009218CC">
        <w:rPr>
          <w:rFonts w:asciiTheme="majorBidi" w:hAnsiTheme="majorBidi" w:cstheme="majorBidi"/>
          <w:b/>
          <w:bCs/>
          <w:sz w:val="24"/>
          <w:szCs w:val="24"/>
        </w:rPr>
        <w:instrText xml:space="preserve"> \* MERGEFORMAT </w:instrText>
      </w:r>
      <w:r w:rsidRPr="009218CC">
        <w:rPr>
          <w:rFonts w:asciiTheme="majorBidi" w:hAnsiTheme="majorBidi" w:cstheme="majorBidi"/>
          <w:b/>
          <w:bCs/>
          <w:sz w:val="24"/>
          <w:szCs w:val="24"/>
        </w:rPr>
      </w:r>
      <w:r w:rsidRPr="009218CC">
        <w:rPr>
          <w:rFonts w:asciiTheme="majorBidi" w:hAnsiTheme="majorBidi" w:cstheme="majorBidi"/>
          <w:b/>
          <w:bCs/>
          <w:sz w:val="24"/>
          <w:szCs w:val="24"/>
        </w:rPr>
        <w:fldChar w:fldCharType="separate"/>
      </w:r>
      <w:r w:rsidR="00410035" w:rsidRPr="00410035">
        <w:rPr>
          <w:rFonts w:asciiTheme="majorBidi" w:hAnsiTheme="majorBidi" w:cstheme="majorBidi"/>
          <w:sz w:val="24"/>
          <w:szCs w:val="24"/>
        </w:rPr>
        <w:t xml:space="preserve">Table </w:t>
      </w:r>
      <w:r w:rsidR="00410035" w:rsidRPr="00410035">
        <w:rPr>
          <w:rFonts w:asciiTheme="majorBidi" w:hAnsiTheme="majorBidi" w:cstheme="majorBidi"/>
          <w:noProof/>
          <w:sz w:val="24"/>
          <w:szCs w:val="24"/>
        </w:rPr>
        <w:t>4</w:t>
      </w:r>
      <w:r w:rsidRPr="009218CC">
        <w:rPr>
          <w:rFonts w:asciiTheme="majorBidi" w:hAnsiTheme="majorBidi" w:cstheme="majorBidi"/>
          <w:b/>
          <w:bCs/>
          <w:sz w:val="24"/>
          <w:szCs w:val="24"/>
        </w:rPr>
        <w:fldChar w:fldCharType="end"/>
      </w:r>
      <w:r w:rsidRPr="009218CC">
        <w:rPr>
          <w:rFonts w:asciiTheme="majorBidi" w:hAnsiTheme="majorBidi" w:cstheme="majorBidi"/>
          <w:b/>
          <w:bCs/>
          <w:sz w:val="24"/>
          <w:szCs w:val="24"/>
        </w:rPr>
        <w:t xml:space="preserve"> </w:t>
      </w:r>
      <w:r w:rsidRPr="009218CC">
        <w:rPr>
          <w:rFonts w:asciiTheme="majorBidi" w:hAnsiTheme="majorBidi" w:cstheme="majorBidi"/>
          <w:sz w:val="24"/>
          <w:szCs w:val="24"/>
        </w:rPr>
        <w:t>shows partially different results; it was also found a none significant short-run relationship between Exports (EX</w:t>
      </w:r>
      <w:r w:rsidRPr="009218CC">
        <w:rPr>
          <w:rFonts w:asciiTheme="majorBidi" w:hAnsiTheme="majorBidi" w:cstheme="majorBidi"/>
          <w:sz w:val="24"/>
          <w:szCs w:val="24"/>
          <w:vertAlign w:val="subscript"/>
        </w:rPr>
        <w:t>m</w:t>
      </w:r>
      <w:r w:rsidRPr="009218CC">
        <w:rPr>
          <w:rFonts w:asciiTheme="majorBidi" w:hAnsiTheme="majorBidi" w:cstheme="majorBidi"/>
          <w:sz w:val="24"/>
          <w:szCs w:val="24"/>
        </w:rPr>
        <w:t>) and economic growth, when we consider for (EX</w:t>
      </w:r>
      <w:r w:rsidRPr="009218CC">
        <w:rPr>
          <w:rFonts w:asciiTheme="majorBidi" w:hAnsiTheme="majorBidi" w:cstheme="majorBidi"/>
          <w:sz w:val="24"/>
          <w:szCs w:val="24"/>
          <w:vertAlign w:val="subscript"/>
        </w:rPr>
        <w:t>m</w:t>
      </w:r>
      <w:r w:rsidRPr="009218CC">
        <w:rPr>
          <w:rFonts w:asciiTheme="majorBidi" w:hAnsiTheme="majorBidi" w:cstheme="majorBidi"/>
          <w:sz w:val="24"/>
          <w:szCs w:val="24"/>
        </w:rPr>
        <w:t>) with one lag, whereas for D(EX</w:t>
      </w:r>
      <w:r w:rsidRPr="009218CC">
        <w:rPr>
          <w:rFonts w:asciiTheme="majorBidi" w:hAnsiTheme="majorBidi" w:cstheme="majorBidi"/>
          <w:sz w:val="24"/>
          <w:szCs w:val="24"/>
          <w:vertAlign w:val="subscript"/>
        </w:rPr>
        <w:t>m</w:t>
      </w:r>
      <w:r w:rsidRPr="009218CC">
        <w:rPr>
          <w:rFonts w:asciiTheme="majorBidi" w:hAnsiTheme="majorBidi" w:cstheme="majorBidi"/>
          <w:sz w:val="24"/>
          <w:szCs w:val="24"/>
        </w:rPr>
        <w:t>) there exists a positive and significant short-run effect of exports on economic growth but, only at 10% level of significance.</w:t>
      </w:r>
    </w:p>
    <w:p w14:paraId="563A0E58" w14:textId="77777777" w:rsidR="0090589F" w:rsidRPr="009218CC" w:rsidRDefault="0090589F" w:rsidP="00715D51">
      <w:pPr>
        <w:spacing w:after="0" w:line="240" w:lineRule="auto"/>
        <w:ind w:firstLine="720"/>
        <w:jc w:val="both"/>
        <w:rPr>
          <w:rFonts w:asciiTheme="majorBidi" w:hAnsiTheme="majorBidi" w:cstheme="majorBidi"/>
          <w:sz w:val="24"/>
          <w:szCs w:val="24"/>
        </w:rPr>
      </w:pPr>
      <w:r w:rsidRPr="009218CC">
        <w:rPr>
          <w:rFonts w:asciiTheme="majorBidi" w:hAnsiTheme="majorBidi" w:cstheme="majorBidi"/>
          <w:sz w:val="24"/>
          <w:szCs w:val="24"/>
        </w:rPr>
        <w:t>The results of the error correction model showed that the error correction slowdown coefficient reveals the speed (or slow) of the variables returning to the equilibrium state. The negative signal shows the short-run dynamic model convergence and the negative and moral coefficient associated with slowing the error correction limit is a more effective way of demonstrating cointegration.</w:t>
      </w:r>
    </w:p>
    <w:p w14:paraId="0C45220F" w14:textId="77777777" w:rsidR="0090589F" w:rsidRPr="009218CC" w:rsidRDefault="0090589F" w:rsidP="00715D51">
      <w:pPr>
        <w:autoSpaceDE w:val="0"/>
        <w:autoSpaceDN w:val="0"/>
        <w:adjustRightInd w:val="0"/>
        <w:spacing w:after="0" w:line="240" w:lineRule="auto"/>
        <w:jc w:val="center"/>
        <w:rPr>
          <w:rFonts w:asciiTheme="majorBidi" w:hAnsiTheme="majorBidi" w:cstheme="majorBidi"/>
          <w:b/>
          <w:bCs/>
          <w:sz w:val="24"/>
          <w:szCs w:val="24"/>
          <w:lang w:bidi="ar-IQ"/>
        </w:rPr>
      </w:pPr>
    </w:p>
    <w:p w14:paraId="533855FE" w14:textId="7A829AB1" w:rsidR="0090589F" w:rsidRDefault="0090589F" w:rsidP="00715D51">
      <w:pPr>
        <w:pStyle w:val="Caption"/>
        <w:spacing w:after="0"/>
        <w:rPr>
          <w:lang w:val="en-GB"/>
        </w:rPr>
      </w:pPr>
      <w:bookmarkStart w:id="23" w:name="_Ref32842287"/>
      <w:r w:rsidRPr="009218CC">
        <w:t xml:space="preserve">Table </w:t>
      </w:r>
      <w:fldSimple w:instr=" SEQ Table \* ARABIC ">
        <w:r w:rsidR="00410035">
          <w:rPr>
            <w:noProof/>
          </w:rPr>
          <w:t>4</w:t>
        </w:r>
      </w:fldSimple>
      <w:bookmarkEnd w:id="23"/>
      <w:r w:rsidRPr="009218CC">
        <w:rPr>
          <w:lang w:val="en-GB"/>
        </w:rPr>
        <w:t>: Short-term estimates</w:t>
      </w:r>
    </w:p>
    <w:p w14:paraId="7F756D1C" w14:textId="77777777" w:rsidR="00F27973" w:rsidRPr="00F27973" w:rsidRDefault="00F27973" w:rsidP="00F27973">
      <w:pPr>
        <w:spacing w:after="0" w:line="240" w:lineRule="auto"/>
        <w:rPr>
          <w:lang w:val="en-GB"/>
        </w:rPr>
      </w:pPr>
    </w:p>
    <w:tbl>
      <w:tblPr>
        <w:tblStyle w:val="TableGrid"/>
        <w:bidiVisual/>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1"/>
        <w:gridCol w:w="1710"/>
        <w:gridCol w:w="1609"/>
        <w:gridCol w:w="1657"/>
        <w:gridCol w:w="1648"/>
      </w:tblGrid>
      <w:tr w:rsidR="0090589F" w:rsidRPr="00443785" w14:paraId="62EEF8B9" w14:textId="77777777" w:rsidTr="00F6757B">
        <w:trPr>
          <w:jc w:val="center"/>
        </w:trPr>
        <w:tc>
          <w:tcPr>
            <w:tcW w:w="7965" w:type="dxa"/>
            <w:gridSpan w:val="5"/>
            <w:tcBorders>
              <w:bottom w:val="nil"/>
            </w:tcBorders>
          </w:tcPr>
          <w:p w14:paraId="3347C21F"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sz w:val="20"/>
                <w:szCs w:val="20"/>
                <w:lang w:bidi="ar-IQ"/>
              </w:rPr>
              <w:t>Long Run Coefficients</w:t>
            </w:r>
          </w:p>
        </w:tc>
      </w:tr>
      <w:tr w:rsidR="0090589F" w:rsidRPr="00443785" w14:paraId="3AAE7AC1" w14:textId="77777777" w:rsidTr="00F6757B">
        <w:trPr>
          <w:jc w:val="center"/>
        </w:trPr>
        <w:tc>
          <w:tcPr>
            <w:tcW w:w="1341" w:type="dxa"/>
            <w:tcBorders>
              <w:top w:val="nil"/>
              <w:bottom w:val="single" w:sz="4" w:space="0" w:color="auto"/>
            </w:tcBorders>
          </w:tcPr>
          <w:p w14:paraId="04C8CCC5" w14:textId="77777777" w:rsidR="0090589F" w:rsidRPr="00443785" w:rsidRDefault="0090589F" w:rsidP="00715D51">
            <w:pPr>
              <w:jc w:val="both"/>
              <w:rPr>
                <w:rFonts w:asciiTheme="majorBidi" w:hAnsiTheme="majorBidi" w:cstheme="majorBidi"/>
                <w:sz w:val="20"/>
                <w:szCs w:val="20"/>
                <w:lang w:bidi="ar-IQ"/>
              </w:rPr>
            </w:pPr>
            <w:r w:rsidRPr="00443785">
              <w:rPr>
                <w:rFonts w:asciiTheme="majorBidi" w:hAnsiTheme="majorBidi" w:cstheme="majorBidi"/>
                <w:sz w:val="20"/>
                <w:szCs w:val="20"/>
                <w:lang w:bidi="ar-IQ"/>
              </w:rPr>
              <w:t>Prob.</w:t>
            </w:r>
          </w:p>
        </w:tc>
        <w:tc>
          <w:tcPr>
            <w:tcW w:w="1710" w:type="dxa"/>
            <w:tcBorders>
              <w:top w:val="nil"/>
              <w:bottom w:val="single" w:sz="4" w:space="0" w:color="auto"/>
            </w:tcBorders>
          </w:tcPr>
          <w:p w14:paraId="266442D6" w14:textId="77777777" w:rsidR="0090589F" w:rsidRPr="00443785" w:rsidRDefault="0090589F" w:rsidP="00715D51">
            <w:pPr>
              <w:jc w:val="both"/>
              <w:rPr>
                <w:rFonts w:asciiTheme="majorBidi" w:hAnsiTheme="majorBidi" w:cstheme="majorBidi"/>
                <w:sz w:val="20"/>
                <w:szCs w:val="20"/>
                <w:lang w:bidi="ar-IQ"/>
              </w:rPr>
            </w:pPr>
            <w:r w:rsidRPr="00443785">
              <w:rPr>
                <w:rFonts w:asciiTheme="majorBidi" w:hAnsiTheme="majorBidi" w:cstheme="majorBidi"/>
                <w:sz w:val="20"/>
                <w:szCs w:val="20"/>
                <w:lang w:bidi="ar-IQ"/>
              </w:rPr>
              <w:t>T- Statistic</w:t>
            </w:r>
          </w:p>
        </w:tc>
        <w:tc>
          <w:tcPr>
            <w:tcW w:w="1609" w:type="dxa"/>
            <w:tcBorders>
              <w:top w:val="nil"/>
              <w:bottom w:val="single" w:sz="4" w:space="0" w:color="auto"/>
            </w:tcBorders>
          </w:tcPr>
          <w:p w14:paraId="6F64D817" w14:textId="77777777" w:rsidR="0090589F" w:rsidRPr="00443785" w:rsidRDefault="0090589F" w:rsidP="00715D51">
            <w:pPr>
              <w:jc w:val="both"/>
              <w:rPr>
                <w:rFonts w:asciiTheme="majorBidi" w:hAnsiTheme="majorBidi" w:cstheme="majorBidi"/>
                <w:sz w:val="20"/>
                <w:szCs w:val="20"/>
                <w:lang w:bidi="ar-IQ"/>
              </w:rPr>
            </w:pPr>
            <w:r w:rsidRPr="00443785">
              <w:rPr>
                <w:rFonts w:asciiTheme="majorBidi" w:hAnsiTheme="majorBidi" w:cstheme="majorBidi"/>
                <w:sz w:val="20"/>
                <w:szCs w:val="20"/>
                <w:lang w:bidi="ar-IQ"/>
              </w:rPr>
              <w:t>Std - Error</w:t>
            </w:r>
          </w:p>
        </w:tc>
        <w:tc>
          <w:tcPr>
            <w:tcW w:w="1657" w:type="dxa"/>
            <w:tcBorders>
              <w:top w:val="nil"/>
              <w:bottom w:val="single" w:sz="4" w:space="0" w:color="auto"/>
            </w:tcBorders>
          </w:tcPr>
          <w:p w14:paraId="0AC2EE15" w14:textId="77777777" w:rsidR="0090589F" w:rsidRPr="00443785" w:rsidRDefault="0090589F" w:rsidP="00715D51">
            <w:pPr>
              <w:jc w:val="both"/>
              <w:rPr>
                <w:rFonts w:asciiTheme="majorBidi" w:hAnsiTheme="majorBidi" w:cstheme="majorBidi"/>
                <w:sz w:val="20"/>
                <w:szCs w:val="20"/>
                <w:lang w:bidi="ar-IQ"/>
              </w:rPr>
            </w:pPr>
            <w:r w:rsidRPr="00443785">
              <w:rPr>
                <w:rFonts w:asciiTheme="majorBidi" w:hAnsiTheme="majorBidi" w:cstheme="majorBidi"/>
                <w:sz w:val="20"/>
                <w:szCs w:val="20"/>
                <w:lang w:bidi="ar-IQ"/>
              </w:rPr>
              <w:t>Coefficient</w:t>
            </w:r>
          </w:p>
        </w:tc>
        <w:tc>
          <w:tcPr>
            <w:tcW w:w="1648" w:type="dxa"/>
            <w:tcBorders>
              <w:top w:val="nil"/>
              <w:bottom w:val="single" w:sz="4" w:space="0" w:color="auto"/>
            </w:tcBorders>
          </w:tcPr>
          <w:p w14:paraId="73345BB1" w14:textId="77777777" w:rsidR="0090589F" w:rsidRPr="00443785" w:rsidRDefault="0090589F" w:rsidP="00715D51">
            <w:pPr>
              <w:jc w:val="both"/>
              <w:rPr>
                <w:rFonts w:asciiTheme="majorBidi" w:hAnsiTheme="majorBidi" w:cstheme="majorBidi"/>
                <w:sz w:val="20"/>
                <w:szCs w:val="20"/>
                <w:lang w:bidi="ar-IQ"/>
              </w:rPr>
            </w:pPr>
            <w:r w:rsidRPr="00443785">
              <w:rPr>
                <w:rFonts w:asciiTheme="majorBidi" w:hAnsiTheme="majorBidi" w:cstheme="majorBidi"/>
                <w:sz w:val="20"/>
                <w:szCs w:val="20"/>
                <w:lang w:bidi="ar-IQ"/>
              </w:rPr>
              <w:t>Variable</w:t>
            </w:r>
          </w:p>
        </w:tc>
      </w:tr>
      <w:tr w:rsidR="0090589F" w:rsidRPr="00443785" w14:paraId="253A0084" w14:textId="77777777" w:rsidTr="00F6757B">
        <w:trPr>
          <w:jc w:val="center"/>
        </w:trPr>
        <w:tc>
          <w:tcPr>
            <w:tcW w:w="1341" w:type="dxa"/>
            <w:tcBorders>
              <w:top w:val="single" w:sz="4" w:space="0" w:color="auto"/>
            </w:tcBorders>
            <w:vAlign w:val="bottom"/>
          </w:tcPr>
          <w:p w14:paraId="52A815DA" w14:textId="77777777" w:rsidR="0090589F" w:rsidRPr="00443785" w:rsidRDefault="0090589F" w:rsidP="00715D51">
            <w:pPr>
              <w:jc w:val="center"/>
              <w:rPr>
                <w:rFonts w:asciiTheme="majorBidi" w:hAnsiTheme="majorBidi" w:cstheme="majorBidi"/>
                <w:sz w:val="20"/>
                <w:szCs w:val="20"/>
                <w:rtl/>
                <w:lang w:bidi="ar-IQ"/>
              </w:rPr>
            </w:pPr>
            <w:r w:rsidRPr="00443785">
              <w:rPr>
                <w:rFonts w:asciiTheme="majorBidi" w:hAnsiTheme="majorBidi" w:cstheme="majorBidi"/>
                <w:color w:val="000000"/>
                <w:sz w:val="20"/>
                <w:szCs w:val="20"/>
              </w:rPr>
              <w:t>0.0765</w:t>
            </w:r>
          </w:p>
        </w:tc>
        <w:tc>
          <w:tcPr>
            <w:tcW w:w="1710" w:type="dxa"/>
            <w:tcBorders>
              <w:top w:val="single" w:sz="4" w:space="0" w:color="auto"/>
            </w:tcBorders>
            <w:vAlign w:val="bottom"/>
          </w:tcPr>
          <w:p w14:paraId="155B40F0"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1.847500</w:t>
            </w:r>
          </w:p>
        </w:tc>
        <w:tc>
          <w:tcPr>
            <w:tcW w:w="1609" w:type="dxa"/>
            <w:tcBorders>
              <w:top w:val="single" w:sz="4" w:space="0" w:color="auto"/>
            </w:tcBorders>
            <w:vAlign w:val="bottom"/>
          </w:tcPr>
          <w:p w14:paraId="68D6EA83"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2.271015</w:t>
            </w:r>
          </w:p>
        </w:tc>
        <w:tc>
          <w:tcPr>
            <w:tcW w:w="1657" w:type="dxa"/>
            <w:tcBorders>
              <w:top w:val="single" w:sz="4" w:space="0" w:color="auto"/>
            </w:tcBorders>
            <w:vAlign w:val="bottom"/>
          </w:tcPr>
          <w:p w14:paraId="17EF8DB1" w14:textId="77777777" w:rsidR="0090589F" w:rsidRPr="00443785" w:rsidRDefault="0090589F" w:rsidP="00715D51">
            <w:pPr>
              <w:jc w:val="center"/>
              <w:rPr>
                <w:rFonts w:asciiTheme="majorBidi" w:hAnsiTheme="majorBidi" w:cstheme="majorBidi"/>
                <w:sz w:val="20"/>
                <w:szCs w:val="20"/>
                <w:rtl/>
                <w:lang w:bidi="ar-IQ"/>
              </w:rPr>
            </w:pPr>
            <w:r w:rsidRPr="00443785">
              <w:rPr>
                <w:rFonts w:asciiTheme="majorBidi" w:hAnsiTheme="majorBidi" w:cstheme="majorBidi"/>
                <w:color w:val="000000"/>
                <w:sz w:val="20"/>
                <w:szCs w:val="20"/>
              </w:rPr>
              <w:t>4.195700</w:t>
            </w:r>
          </w:p>
        </w:tc>
        <w:tc>
          <w:tcPr>
            <w:tcW w:w="1648" w:type="dxa"/>
            <w:tcBorders>
              <w:top w:val="single" w:sz="4" w:space="0" w:color="auto"/>
            </w:tcBorders>
            <w:vAlign w:val="bottom"/>
          </w:tcPr>
          <w:p w14:paraId="5C1B7A91"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C</w:t>
            </w:r>
          </w:p>
        </w:tc>
      </w:tr>
      <w:tr w:rsidR="0090589F" w:rsidRPr="00443785" w14:paraId="2180007A" w14:textId="77777777" w:rsidTr="00F6757B">
        <w:trPr>
          <w:trHeight w:val="267"/>
          <w:jc w:val="center"/>
        </w:trPr>
        <w:tc>
          <w:tcPr>
            <w:tcW w:w="1341" w:type="dxa"/>
            <w:vAlign w:val="bottom"/>
          </w:tcPr>
          <w:p w14:paraId="3D329AC0"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0.0000</w:t>
            </w:r>
          </w:p>
        </w:tc>
        <w:tc>
          <w:tcPr>
            <w:tcW w:w="1710" w:type="dxa"/>
            <w:vAlign w:val="bottom"/>
          </w:tcPr>
          <w:p w14:paraId="59678693"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5.187435</w:t>
            </w:r>
          </w:p>
        </w:tc>
        <w:tc>
          <w:tcPr>
            <w:tcW w:w="1609" w:type="dxa"/>
            <w:vAlign w:val="bottom"/>
          </w:tcPr>
          <w:p w14:paraId="73A29289"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0.191584</w:t>
            </w:r>
          </w:p>
        </w:tc>
        <w:tc>
          <w:tcPr>
            <w:tcW w:w="1657" w:type="dxa"/>
            <w:vAlign w:val="bottom"/>
          </w:tcPr>
          <w:p w14:paraId="3EDC8981"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0.993828</w:t>
            </w:r>
          </w:p>
        </w:tc>
        <w:tc>
          <w:tcPr>
            <w:tcW w:w="1648" w:type="dxa"/>
            <w:vAlign w:val="bottom"/>
          </w:tcPr>
          <w:p w14:paraId="2D93FDE5" w14:textId="316A029B" w:rsidR="0090589F" w:rsidRPr="00443785" w:rsidRDefault="006C2295"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EGm(</w:t>
            </w:r>
            <w:r w:rsidR="0090589F" w:rsidRPr="00443785">
              <w:rPr>
                <w:rFonts w:asciiTheme="majorBidi" w:hAnsiTheme="majorBidi" w:cstheme="majorBidi"/>
                <w:color w:val="000000"/>
                <w:sz w:val="20"/>
                <w:szCs w:val="20"/>
              </w:rPr>
              <w:t>-1)</w:t>
            </w:r>
          </w:p>
        </w:tc>
      </w:tr>
      <w:tr w:rsidR="0090589F" w:rsidRPr="00443785" w14:paraId="4D9B94B7" w14:textId="77777777" w:rsidTr="00F6757B">
        <w:trPr>
          <w:trHeight w:val="267"/>
          <w:jc w:val="center"/>
        </w:trPr>
        <w:tc>
          <w:tcPr>
            <w:tcW w:w="1341" w:type="dxa"/>
            <w:vAlign w:val="bottom"/>
          </w:tcPr>
          <w:p w14:paraId="469F0A55"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0.8900</w:t>
            </w:r>
          </w:p>
        </w:tc>
        <w:tc>
          <w:tcPr>
            <w:tcW w:w="1710" w:type="dxa"/>
            <w:vAlign w:val="bottom"/>
          </w:tcPr>
          <w:p w14:paraId="5E5C39B1"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0.139661</w:t>
            </w:r>
          </w:p>
        </w:tc>
        <w:tc>
          <w:tcPr>
            <w:tcW w:w="1609" w:type="dxa"/>
            <w:vAlign w:val="bottom"/>
          </w:tcPr>
          <w:p w14:paraId="131E1AD6"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0.053319</w:t>
            </w:r>
          </w:p>
        </w:tc>
        <w:tc>
          <w:tcPr>
            <w:tcW w:w="1657" w:type="dxa"/>
            <w:vAlign w:val="bottom"/>
          </w:tcPr>
          <w:p w14:paraId="04F84DED"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0.007447</w:t>
            </w:r>
          </w:p>
        </w:tc>
        <w:tc>
          <w:tcPr>
            <w:tcW w:w="1648" w:type="dxa"/>
            <w:vAlign w:val="bottom"/>
          </w:tcPr>
          <w:p w14:paraId="44D229D4"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EXm(-1)</w:t>
            </w:r>
          </w:p>
        </w:tc>
      </w:tr>
      <w:tr w:rsidR="0090589F" w:rsidRPr="00443785" w14:paraId="4D28BB62" w14:textId="77777777" w:rsidTr="00F6757B">
        <w:trPr>
          <w:trHeight w:val="267"/>
          <w:jc w:val="center"/>
        </w:trPr>
        <w:tc>
          <w:tcPr>
            <w:tcW w:w="1341" w:type="dxa"/>
            <w:vAlign w:val="bottom"/>
          </w:tcPr>
          <w:p w14:paraId="64A4FD21"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0.0985</w:t>
            </w:r>
          </w:p>
        </w:tc>
        <w:tc>
          <w:tcPr>
            <w:tcW w:w="1710" w:type="dxa"/>
            <w:vAlign w:val="bottom"/>
          </w:tcPr>
          <w:p w14:paraId="288FD439"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1.715970</w:t>
            </w:r>
          </w:p>
        </w:tc>
        <w:tc>
          <w:tcPr>
            <w:tcW w:w="1609" w:type="dxa"/>
            <w:vAlign w:val="bottom"/>
          </w:tcPr>
          <w:p w14:paraId="30CD6480"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0.151645</w:t>
            </w:r>
          </w:p>
        </w:tc>
        <w:tc>
          <w:tcPr>
            <w:tcW w:w="1657" w:type="dxa"/>
            <w:vAlign w:val="bottom"/>
          </w:tcPr>
          <w:p w14:paraId="52955B84"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0.260218</w:t>
            </w:r>
          </w:p>
        </w:tc>
        <w:tc>
          <w:tcPr>
            <w:tcW w:w="1648" w:type="dxa"/>
            <w:vAlign w:val="bottom"/>
          </w:tcPr>
          <w:p w14:paraId="46E4A8B3" w14:textId="77777777" w:rsidR="0090589F" w:rsidRPr="00443785" w:rsidRDefault="0090589F" w:rsidP="00715D51">
            <w:pPr>
              <w:jc w:val="center"/>
              <w:rPr>
                <w:rFonts w:asciiTheme="majorBidi" w:hAnsiTheme="majorBidi" w:cstheme="majorBidi"/>
                <w:sz w:val="20"/>
                <w:szCs w:val="20"/>
                <w:lang w:bidi="ar-IQ"/>
              </w:rPr>
            </w:pPr>
            <w:r w:rsidRPr="00443785">
              <w:rPr>
                <w:rFonts w:asciiTheme="majorBidi" w:hAnsiTheme="majorBidi" w:cstheme="majorBidi"/>
                <w:color w:val="000000"/>
                <w:sz w:val="20"/>
                <w:szCs w:val="20"/>
              </w:rPr>
              <w:t>D(EXm)</w:t>
            </w:r>
          </w:p>
        </w:tc>
      </w:tr>
    </w:tbl>
    <w:p w14:paraId="2EA98F12" w14:textId="77777777" w:rsidR="0090589F" w:rsidRPr="009218CC" w:rsidRDefault="0090589F" w:rsidP="00715D51">
      <w:pPr>
        <w:spacing w:after="0" w:line="240" w:lineRule="auto"/>
        <w:jc w:val="both"/>
        <w:rPr>
          <w:rFonts w:asciiTheme="majorBidi" w:hAnsiTheme="majorBidi" w:cstheme="majorBidi"/>
          <w:sz w:val="20"/>
          <w:szCs w:val="20"/>
          <w:lang w:bidi="ar-IQ"/>
        </w:rPr>
      </w:pPr>
      <w:r>
        <w:rPr>
          <w:rFonts w:asciiTheme="majorBidi" w:hAnsiTheme="majorBidi" w:cstheme="majorBidi"/>
          <w:sz w:val="20"/>
          <w:szCs w:val="20"/>
          <w:lang w:bidi="ar-IQ"/>
        </w:rPr>
        <w:t xml:space="preserve">               </w:t>
      </w:r>
      <w:r w:rsidRPr="009218CC">
        <w:rPr>
          <w:rFonts w:asciiTheme="majorBidi" w:hAnsiTheme="majorBidi" w:cstheme="majorBidi"/>
          <w:sz w:val="20"/>
          <w:szCs w:val="20"/>
          <w:lang w:bidi="ar-IQ"/>
        </w:rPr>
        <w:t>Source: Eviews10; Authors calculation</w:t>
      </w:r>
    </w:p>
    <w:p w14:paraId="39E271AB" w14:textId="77777777" w:rsidR="0090589F" w:rsidRPr="009218CC" w:rsidRDefault="0090589F" w:rsidP="00715D51">
      <w:pPr>
        <w:spacing w:after="0" w:line="240" w:lineRule="auto"/>
        <w:jc w:val="both"/>
        <w:rPr>
          <w:rFonts w:asciiTheme="majorBidi" w:hAnsiTheme="majorBidi" w:cstheme="majorBidi"/>
          <w:sz w:val="20"/>
          <w:szCs w:val="20"/>
          <w:lang w:bidi="ar-IQ"/>
        </w:rPr>
      </w:pPr>
    </w:p>
    <w:p w14:paraId="3F2F7594" w14:textId="3DF29880" w:rsidR="0090589F"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In this model, the value of the error correction coefficient - the error correction speed – is (</w:t>
      </w:r>
      <w:r w:rsidRPr="009218CC">
        <w:rPr>
          <w:rFonts w:asciiTheme="majorBidi" w:hAnsiTheme="majorBidi" w:cstheme="majorBidi"/>
          <w:sz w:val="24"/>
          <w:szCs w:val="24"/>
          <w:lang w:bidi="ar-IQ"/>
        </w:rPr>
        <w:t xml:space="preserve">-0.993828). </w:t>
      </w:r>
      <w:r w:rsidRPr="009218CC">
        <w:rPr>
          <w:rFonts w:asciiTheme="majorBidi" w:hAnsiTheme="majorBidi" w:cstheme="majorBidi"/>
          <w:sz w:val="24"/>
          <w:szCs w:val="24"/>
        </w:rPr>
        <w:t>We would like to note that this has a strong statistical significance at the level of 0.000%, which increases the accuracy and validity of the equilibrium relationship in the long run. It also indicates that the growth rate in one slow period reached (</w:t>
      </w:r>
      <w:r w:rsidRPr="009218CC">
        <w:rPr>
          <w:rFonts w:asciiTheme="majorBidi" w:hAnsiTheme="majorBidi" w:cstheme="majorBidi"/>
          <w:sz w:val="24"/>
          <w:szCs w:val="24"/>
          <w:lang w:bidi="ar-IQ"/>
        </w:rPr>
        <w:t>-0.993828)</w:t>
      </w:r>
      <w:r w:rsidRPr="009218CC">
        <w:rPr>
          <w:rFonts w:asciiTheme="majorBidi" w:hAnsiTheme="majorBidi" w:cstheme="majorBidi"/>
          <w:sz w:val="24"/>
          <w:szCs w:val="24"/>
        </w:rPr>
        <w:t>, with a negative signal and a probability of 0.000, which means that the annual growth rate passes shocks in the short term by (</w:t>
      </w:r>
      <w:r w:rsidRPr="009218CC">
        <w:rPr>
          <w:rFonts w:asciiTheme="majorBidi" w:hAnsiTheme="majorBidi" w:cstheme="majorBidi"/>
          <w:sz w:val="24"/>
          <w:szCs w:val="24"/>
          <w:lang w:bidi="ar-IQ"/>
        </w:rPr>
        <w:t>-1.993828)</w:t>
      </w:r>
      <w:r w:rsidRPr="009218CC">
        <w:rPr>
          <w:rFonts w:asciiTheme="majorBidi" w:hAnsiTheme="majorBidi" w:cstheme="majorBidi"/>
          <w:sz w:val="24"/>
          <w:szCs w:val="24"/>
        </w:rPr>
        <w:t xml:space="preserve"> years. That is, the growth rate is dependent on its long-term equilibrium over a period of (1.</w:t>
      </w:r>
      <w:r w:rsidRPr="009218CC">
        <w:rPr>
          <w:rFonts w:asciiTheme="majorBidi" w:hAnsiTheme="majorBidi" w:cstheme="majorBidi"/>
          <w:sz w:val="24"/>
          <w:szCs w:val="24"/>
          <w:lang w:bidi="ar-IQ"/>
        </w:rPr>
        <w:t>993828</w:t>
      </w:r>
      <w:r w:rsidRPr="009218CC">
        <w:rPr>
          <w:rFonts w:asciiTheme="majorBidi" w:hAnsiTheme="majorBidi" w:cstheme="majorBidi"/>
          <w:sz w:val="24"/>
          <w:szCs w:val="24"/>
        </w:rPr>
        <w:t>) years, and passes full shocks during mentioned period.</w:t>
      </w:r>
    </w:p>
    <w:p w14:paraId="1ED13421" w14:textId="77777777" w:rsidR="00055112" w:rsidRPr="009218CC" w:rsidRDefault="00055112" w:rsidP="00715D51">
      <w:pPr>
        <w:spacing w:after="0" w:line="240" w:lineRule="auto"/>
        <w:jc w:val="both"/>
        <w:rPr>
          <w:rFonts w:asciiTheme="majorBidi" w:hAnsiTheme="majorBidi" w:cstheme="majorBidi"/>
          <w:sz w:val="24"/>
          <w:szCs w:val="24"/>
        </w:rPr>
      </w:pPr>
    </w:p>
    <w:p w14:paraId="1ABE7B0C" w14:textId="5AC9905B" w:rsidR="0090589F" w:rsidRDefault="0090589F" w:rsidP="00715D51">
      <w:pPr>
        <w:spacing w:after="0" w:line="240" w:lineRule="auto"/>
        <w:jc w:val="both"/>
        <w:rPr>
          <w:rFonts w:asciiTheme="majorBidi" w:hAnsiTheme="majorBidi" w:cstheme="majorBidi"/>
          <w:b/>
          <w:bCs/>
          <w:sz w:val="24"/>
          <w:szCs w:val="24"/>
        </w:rPr>
      </w:pPr>
      <w:r w:rsidRPr="009218CC">
        <w:rPr>
          <w:rFonts w:asciiTheme="majorBidi" w:hAnsiTheme="majorBidi" w:cstheme="majorBidi"/>
          <w:b/>
          <w:bCs/>
          <w:sz w:val="24"/>
          <w:szCs w:val="24"/>
        </w:rPr>
        <w:t>The case of (SA) countries:</w:t>
      </w:r>
    </w:p>
    <w:p w14:paraId="01B3E002" w14:textId="77777777" w:rsidR="00055112" w:rsidRPr="009218CC" w:rsidRDefault="00055112" w:rsidP="00715D51">
      <w:pPr>
        <w:spacing w:after="0" w:line="240" w:lineRule="auto"/>
        <w:jc w:val="both"/>
        <w:rPr>
          <w:rFonts w:asciiTheme="majorBidi" w:hAnsiTheme="majorBidi" w:cstheme="majorBidi"/>
          <w:b/>
          <w:bCs/>
          <w:sz w:val="24"/>
          <w:szCs w:val="24"/>
        </w:rPr>
      </w:pPr>
    </w:p>
    <w:p w14:paraId="18832B64" w14:textId="3F039274" w:rsidR="0090589F" w:rsidRPr="009218CC"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 xml:space="preserve">While the unit root test indicates that both variables are stable at the level then, </w:t>
      </w:r>
      <w:r w:rsidR="006C2295">
        <w:rPr>
          <w:rFonts w:asciiTheme="majorBidi" w:hAnsiTheme="majorBidi" w:cstheme="majorBidi"/>
          <w:sz w:val="24"/>
          <w:szCs w:val="24"/>
        </w:rPr>
        <w:t xml:space="preserve">the </w:t>
      </w:r>
      <w:r w:rsidRPr="009218CC">
        <w:rPr>
          <w:rFonts w:asciiTheme="majorBidi" w:hAnsiTheme="majorBidi" w:cstheme="majorBidi"/>
          <w:sz w:val="24"/>
          <w:szCs w:val="24"/>
        </w:rPr>
        <w:t>Engle-Granger test will be adopted which could be done within two steps:</w:t>
      </w:r>
    </w:p>
    <w:p w14:paraId="7B245F5C" w14:textId="77777777" w:rsidR="0090589F" w:rsidRPr="009218CC" w:rsidRDefault="0090589F" w:rsidP="00715D51">
      <w:pPr>
        <w:pStyle w:val="ListParagraph"/>
        <w:numPr>
          <w:ilvl w:val="0"/>
          <w:numId w:val="3"/>
        </w:num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Estimating the cointegration regression by OLS, obtaining the residuals</w:t>
      </w:r>
      <w:r w:rsidRPr="009218CC">
        <w:rPr>
          <w:rFonts w:asciiTheme="majorBidi" w:hAnsiTheme="majorBidi" w:cstheme="majorBidi"/>
          <w:sz w:val="24"/>
          <w:szCs w:val="24"/>
          <w:rtl/>
        </w:rPr>
        <w:t xml:space="preserve"> </w:t>
      </w:r>
      <w:r w:rsidRPr="009218CC">
        <w:rPr>
          <w:rFonts w:asciiTheme="majorBidi" w:hAnsiTheme="majorBidi" w:cstheme="majorBidi"/>
          <w:sz w:val="24"/>
          <w:szCs w:val="24"/>
        </w:rPr>
        <w:t xml:space="preserve">(ût). </w:t>
      </w:r>
    </w:p>
    <w:p w14:paraId="3D6B49ED" w14:textId="77777777" w:rsidR="0090589F" w:rsidRPr="009218CC" w:rsidRDefault="0090589F" w:rsidP="00715D51">
      <w:pPr>
        <w:pStyle w:val="ListParagraph"/>
        <w:numPr>
          <w:ilvl w:val="0"/>
          <w:numId w:val="3"/>
        </w:num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 xml:space="preserve">Applying unit root test for ût. </w:t>
      </w:r>
    </w:p>
    <w:p w14:paraId="57FFEC87" w14:textId="719731E9" w:rsidR="0090589F" w:rsidRPr="009218CC"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 xml:space="preserve">To test an equilibrium assertion, the </w:t>
      </w:r>
      <w:r w:rsidR="006C2295">
        <w:rPr>
          <w:rFonts w:asciiTheme="majorBidi" w:hAnsiTheme="majorBidi" w:cstheme="majorBidi"/>
          <w:sz w:val="24"/>
          <w:szCs w:val="24"/>
        </w:rPr>
        <w:t>N</w:t>
      </w:r>
      <w:r w:rsidRPr="009218CC">
        <w:rPr>
          <w:rFonts w:asciiTheme="majorBidi" w:hAnsiTheme="majorBidi" w:cstheme="majorBidi"/>
          <w:sz w:val="24"/>
          <w:szCs w:val="24"/>
        </w:rPr>
        <w:t>ull Hypothes</w:t>
      </w:r>
      <w:r w:rsidR="006C2295">
        <w:rPr>
          <w:rFonts w:asciiTheme="majorBidi" w:hAnsiTheme="majorBidi" w:cstheme="majorBidi"/>
          <w:sz w:val="24"/>
          <w:szCs w:val="24"/>
        </w:rPr>
        <w:t>i</w:t>
      </w:r>
      <w:r w:rsidRPr="009218CC">
        <w:rPr>
          <w:rFonts w:asciiTheme="majorBidi" w:hAnsiTheme="majorBidi" w:cstheme="majorBidi"/>
          <w:sz w:val="24"/>
          <w:szCs w:val="24"/>
        </w:rPr>
        <w:t>s that ût has a unit root against the alternative that it has a root</w:t>
      </w:r>
      <w:r w:rsidR="006C2295">
        <w:rPr>
          <w:rFonts w:asciiTheme="majorBidi" w:hAnsiTheme="majorBidi" w:cstheme="majorBidi"/>
          <w:sz w:val="24"/>
          <w:szCs w:val="24"/>
        </w:rPr>
        <w:t xml:space="preserve"> </w:t>
      </w:r>
      <w:r w:rsidRPr="009218CC">
        <w:rPr>
          <w:rFonts w:asciiTheme="majorBidi" w:hAnsiTheme="majorBidi" w:cstheme="majorBidi"/>
          <w:sz w:val="24"/>
          <w:szCs w:val="24"/>
        </w:rPr>
        <w:t xml:space="preserve">less than unity will be tested. The OLS regression estimators are in the </w:t>
      </w:r>
      <w:r w:rsidRPr="009218CC">
        <w:rPr>
          <w:rFonts w:asciiTheme="majorBidi" w:hAnsiTheme="majorBidi" w:cstheme="majorBidi"/>
          <w:sz w:val="24"/>
          <w:szCs w:val="24"/>
        </w:rPr>
        <w:fldChar w:fldCharType="begin"/>
      </w:r>
      <w:r w:rsidRPr="009218CC">
        <w:rPr>
          <w:rFonts w:asciiTheme="majorBidi" w:hAnsiTheme="majorBidi" w:cstheme="majorBidi"/>
          <w:sz w:val="24"/>
          <w:szCs w:val="24"/>
        </w:rPr>
        <w:instrText xml:space="preserve"> REF _Ref32842335 \h </w:instrText>
      </w:r>
      <w:r>
        <w:rPr>
          <w:rFonts w:asciiTheme="majorBidi" w:hAnsiTheme="majorBidi" w:cstheme="majorBidi"/>
          <w:sz w:val="24"/>
          <w:szCs w:val="24"/>
        </w:rPr>
        <w:instrText xml:space="preserve"> \* MERGEFORMAT </w:instrText>
      </w:r>
      <w:r w:rsidRPr="009218CC">
        <w:rPr>
          <w:rFonts w:asciiTheme="majorBidi" w:hAnsiTheme="majorBidi" w:cstheme="majorBidi"/>
          <w:sz w:val="24"/>
          <w:szCs w:val="24"/>
        </w:rPr>
      </w:r>
      <w:r w:rsidRPr="009218CC">
        <w:rPr>
          <w:rFonts w:asciiTheme="majorBidi" w:hAnsiTheme="majorBidi" w:cstheme="majorBidi"/>
          <w:sz w:val="24"/>
          <w:szCs w:val="24"/>
        </w:rPr>
        <w:fldChar w:fldCharType="separate"/>
      </w:r>
      <w:r w:rsidR="00410035" w:rsidRPr="009218CC">
        <w:t xml:space="preserve">Table </w:t>
      </w:r>
      <w:r w:rsidR="00410035">
        <w:rPr>
          <w:noProof/>
        </w:rPr>
        <w:t>5</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below.</w:t>
      </w:r>
    </w:p>
    <w:p w14:paraId="1021D24F" w14:textId="5588B352" w:rsidR="0090589F" w:rsidRPr="009218CC" w:rsidRDefault="0090589F" w:rsidP="00F27973">
      <w:pPr>
        <w:spacing w:after="0" w:line="240" w:lineRule="auto"/>
        <w:ind w:firstLine="720"/>
        <w:jc w:val="both"/>
        <w:rPr>
          <w:rFonts w:asciiTheme="majorBidi" w:hAnsiTheme="majorBidi" w:cstheme="majorBidi"/>
          <w:sz w:val="24"/>
          <w:szCs w:val="24"/>
          <w:lang w:bidi="ar-IQ"/>
        </w:rPr>
      </w:pPr>
      <w:r w:rsidRPr="009218CC">
        <w:rPr>
          <w:rFonts w:asciiTheme="majorBidi" w:hAnsiTheme="majorBidi" w:cstheme="majorBidi"/>
          <w:sz w:val="24"/>
          <w:szCs w:val="24"/>
          <w:lang w:bidi="ar-IQ"/>
        </w:rPr>
        <w:lastRenderedPageBreak/>
        <w:t>Since the coefficient of exports is non-significant then we accept the Null hypotheses i.e., there is no relationship between export growth and economic growth in South-Asian countries. Furthermore, there is a very low and negative value of Adjusted R-squared. To test whether there is cointegration between the two variables, we follow the second step; i.e. the stationary test of the residuals via (ADF) tests.</w:t>
      </w:r>
    </w:p>
    <w:p w14:paraId="7DF9066B" w14:textId="77777777" w:rsidR="007B55E8" w:rsidRPr="009218CC" w:rsidRDefault="007B55E8" w:rsidP="000A6484">
      <w:pPr>
        <w:autoSpaceDE w:val="0"/>
        <w:autoSpaceDN w:val="0"/>
        <w:adjustRightInd w:val="0"/>
        <w:spacing w:after="0" w:line="240" w:lineRule="auto"/>
        <w:rPr>
          <w:rFonts w:asciiTheme="majorBidi" w:hAnsiTheme="majorBidi" w:cstheme="majorBidi"/>
          <w:b/>
          <w:bCs/>
          <w:sz w:val="24"/>
          <w:szCs w:val="24"/>
        </w:rPr>
      </w:pPr>
    </w:p>
    <w:p w14:paraId="6970443D" w14:textId="18B59FA1" w:rsidR="0090589F" w:rsidRDefault="0090589F" w:rsidP="00715D51">
      <w:pPr>
        <w:pStyle w:val="Caption"/>
        <w:spacing w:after="0"/>
        <w:rPr>
          <w:lang w:val="en-GB"/>
        </w:rPr>
      </w:pPr>
      <w:bookmarkStart w:id="24" w:name="_Ref32842335"/>
      <w:r w:rsidRPr="009218CC">
        <w:t xml:space="preserve">Table </w:t>
      </w:r>
      <w:fldSimple w:instr=" SEQ Table \* ARABIC ">
        <w:r w:rsidR="00410035">
          <w:rPr>
            <w:noProof/>
          </w:rPr>
          <w:t>5</w:t>
        </w:r>
      </w:fldSimple>
      <w:bookmarkEnd w:id="24"/>
      <w:r w:rsidRPr="009218CC">
        <w:rPr>
          <w:lang w:val="en-GB"/>
        </w:rPr>
        <w:t>: OLS regression estimators</w:t>
      </w:r>
    </w:p>
    <w:p w14:paraId="0AB9B191" w14:textId="77777777" w:rsidR="00F27973" w:rsidRPr="00F27973" w:rsidRDefault="00F27973" w:rsidP="00F27973">
      <w:pPr>
        <w:spacing w:after="0" w:line="240" w:lineRule="auto"/>
        <w:rPr>
          <w:lang w:val="en-GB"/>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2"/>
        <w:gridCol w:w="1710"/>
        <w:gridCol w:w="2430"/>
        <w:gridCol w:w="1350"/>
        <w:gridCol w:w="1170"/>
      </w:tblGrid>
      <w:tr w:rsidR="0090589F" w:rsidRPr="007B55E8" w14:paraId="6704E0CA" w14:textId="77777777" w:rsidTr="007B55E8">
        <w:tc>
          <w:tcPr>
            <w:tcW w:w="2592" w:type="dxa"/>
            <w:tcBorders>
              <w:top w:val="single" w:sz="4" w:space="0" w:color="auto"/>
              <w:bottom w:val="single" w:sz="4" w:space="0" w:color="auto"/>
            </w:tcBorders>
            <w:vAlign w:val="bottom"/>
          </w:tcPr>
          <w:p w14:paraId="12F6D3DF" w14:textId="77777777" w:rsidR="0090589F" w:rsidRPr="007B55E8" w:rsidRDefault="0090589F" w:rsidP="007B55E8">
            <w:pPr>
              <w:jc w:val="both"/>
              <w:rPr>
                <w:rFonts w:asciiTheme="majorBidi" w:hAnsiTheme="majorBidi" w:cstheme="majorBidi"/>
                <w:sz w:val="24"/>
                <w:szCs w:val="24"/>
              </w:rPr>
            </w:pPr>
            <w:r w:rsidRPr="007B55E8">
              <w:rPr>
                <w:rFonts w:asciiTheme="majorBidi" w:hAnsiTheme="majorBidi" w:cstheme="majorBidi"/>
                <w:color w:val="000000"/>
                <w:sz w:val="24"/>
                <w:szCs w:val="24"/>
              </w:rPr>
              <w:t>Variable</w:t>
            </w:r>
          </w:p>
        </w:tc>
        <w:tc>
          <w:tcPr>
            <w:tcW w:w="1710" w:type="dxa"/>
            <w:tcBorders>
              <w:top w:val="single" w:sz="4" w:space="0" w:color="auto"/>
              <w:bottom w:val="single" w:sz="4" w:space="0" w:color="auto"/>
            </w:tcBorders>
            <w:vAlign w:val="bottom"/>
          </w:tcPr>
          <w:p w14:paraId="222AC138" w14:textId="77777777" w:rsidR="0090589F" w:rsidRPr="007B55E8" w:rsidRDefault="0090589F" w:rsidP="007B55E8">
            <w:pPr>
              <w:jc w:val="both"/>
              <w:rPr>
                <w:rFonts w:asciiTheme="majorBidi" w:hAnsiTheme="majorBidi" w:cstheme="majorBidi"/>
                <w:sz w:val="24"/>
                <w:szCs w:val="24"/>
              </w:rPr>
            </w:pPr>
            <w:r w:rsidRPr="007B55E8">
              <w:rPr>
                <w:rFonts w:asciiTheme="majorBidi" w:hAnsiTheme="majorBidi" w:cstheme="majorBidi"/>
                <w:color w:val="000000"/>
                <w:sz w:val="24"/>
                <w:szCs w:val="24"/>
              </w:rPr>
              <w:t>Coefficient</w:t>
            </w:r>
          </w:p>
        </w:tc>
        <w:tc>
          <w:tcPr>
            <w:tcW w:w="2430" w:type="dxa"/>
            <w:tcBorders>
              <w:top w:val="single" w:sz="4" w:space="0" w:color="auto"/>
              <w:bottom w:val="single" w:sz="4" w:space="0" w:color="auto"/>
            </w:tcBorders>
            <w:vAlign w:val="bottom"/>
          </w:tcPr>
          <w:p w14:paraId="5D434574" w14:textId="77777777" w:rsidR="0090589F" w:rsidRPr="007B55E8" w:rsidRDefault="0090589F" w:rsidP="00715D51">
            <w:pPr>
              <w:jc w:val="both"/>
              <w:rPr>
                <w:rFonts w:asciiTheme="majorBidi" w:hAnsiTheme="majorBidi" w:cstheme="majorBidi"/>
                <w:sz w:val="24"/>
                <w:szCs w:val="24"/>
              </w:rPr>
            </w:pPr>
            <w:r w:rsidRPr="007B55E8">
              <w:rPr>
                <w:rFonts w:asciiTheme="majorBidi" w:hAnsiTheme="majorBidi" w:cstheme="majorBidi"/>
                <w:color w:val="000000"/>
                <w:sz w:val="24"/>
                <w:szCs w:val="24"/>
              </w:rPr>
              <w:t>Std. Error</w:t>
            </w:r>
          </w:p>
        </w:tc>
        <w:tc>
          <w:tcPr>
            <w:tcW w:w="1350" w:type="dxa"/>
            <w:tcBorders>
              <w:top w:val="single" w:sz="4" w:space="0" w:color="auto"/>
              <w:bottom w:val="single" w:sz="4" w:space="0" w:color="auto"/>
            </w:tcBorders>
            <w:vAlign w:val="bottom"/>
          </w:tcPr>
          <w:p w14:paraId="78CC513F" w14:textId="77777777" w:rsidR="0090589F" w:rsidRPr="007B55E8" w:rsidRDefault="0090589F" w:rsidP="00715D51">
            <w:pPr>
              <w:jc w:val="both"/>
              <w:rPr>
                <w:rFonts w:asciiTheme="majorBidi" w:hAnsiTheme="majorBidi" w:cstheme="majorBidi"/>
                <w:sz w:val="24"/>
                <w:szCs w:val="24"/>
              </w:rPr>
            </w:pPr>
            <w:r w:rsidRPr="007B55E8">
              <w:rPr>
                <w:rFonts w:asciiTheme="majorBidi" w:hAnsiTheme="majorBidi" w:cstheme="majorBidi"/>
                <w:color w:val="000000"/>
                <w:sz w:val="24"/>
                <w:szCs w:val="24"/>
              </w:rPr>
              <w:t>t-Statistic</w:t>
            </w:r>
          </w:p>
        </w:tc>
        <w:tc>
          <w:tcPr>
            <w:tcW w:w="1170" w:type="dxa"/>
            <w:tcBorders>
              <w:top w:val="single" w:sz="4" w:space="0" w:color="auto"/>
              <w:bottom w:val="single" w:sz="4" w:space="0" w:color="auto"/>
            </w:tcBorders>
            <w:vAlign w:val="bottom"/>
          </w:tcPr>
          <w:p w14:paraId="5155E37C" w14:textId="77777777" w:rsidR="0090589F" w:rsidRPr="007B55E8" w:rsidRDefault="0090589F" w:rsidP="00715D51">
            <w:pPr>
              <w:jc w:val="both"/>
              <w:rPr>
                <w:rFonts w:asciiTheme="majorBidi" w:hAnsiTheme="majorBidi" w:cstheme="majorBidi"/>
                <w:sz w:val="24"/>
                <w:szCs w:val="24"/>
              </w:rPr>
            </w:pPr>
            <w:r w:rsidRPr="007B55E8">
              <w:rPr>
                <w:rFonts w:asciiTheme="majorBidi" w:hAnsiTheme="majorBidi" w:cstheme="majorBidi"/>
                <w:color w:val="000000"/>
                <w:sz w:val="24"/>
                <w:szCs w:val="24"/>
              </w:rPr>
              <w:t>Prob.  </w:t>
            </w:r>
          </w:p>
        </w:tc>
      </w:tr>
      <w:tr w:rsidR="0090589F" w:rsidRPr="007B55E8" w14:paraId="5781E0E9" w14:textId="77777777" w:rsidTr="007B55E8">
        <w:tc>
          <w:tcPr>
            <w:tcW w:w="2592" w:type="dxa"/>
            <w:tcBorders>
              <w:top w:val="single" w:sz="4" w:space="0" w:color="auto"/>
            </w:tcBorders>
            <w:vAlign w:val="bottom"/>
          </w:tcPr>
          <w:p w14:paraId="41308FEE" w14:textId="77777777" w:rsidR="0090589F" w:rsidRPr="007B55E8" w:rsidRDefault="0090589F" w:rsidP="007B55E8">
            <w:pPr>
              <w:jc w:val="both"/>
              <w:rPr>
                <w:rFonts w:asciiTheme="majorBidi" w:hAnsiTheme="majorBidi" w:cstheme="majorBidi"/>
                <w:sz w:val="24"/>
                <w:szCs w:val="24"/>
              </w:rPr>
            </w:pPr>
            <w:r w:rsidRPr="007B55E8">
              <w:rPr>
                <w:rFonts w:asciiTheme="majorBidi" w:hAnsiTheme="majorBidi" w:cstheme="majorBidi"/>
                <w:color w:val="000000"/>
                <w:sz w:val="24"/>
                <w:szCs w:val="24"/>
              </w:rPr>
              <w:t xml:space="preserve"> EX</w:t>
            </w:r>
          </w:p>
        </w:tc>
        <w:tc>
          <w:tcPr>
            <w:tcW w:w="1710" w:type="dxa"/>
            <w:tcBorders>
              <w:top w:val="single" w:sz="4" w:space="0" w:color="auto"/>
            </w:tcBorders>
            <w:vAlign w:val="bottom"/>
          </w:tcPr>
          <w:p w14:paraId="7F0E8289" w14:textId="77777777" w:rsidR="0090589F" w:rsidRPr="007B55E8" w:rsidRDefault="0090589F" w:rsidP="007B55E8">
            <w:pPr>
              <w:jc w:val="both"/>
              <w:rPr>
                <w:rFonts w:asciiTheme="majorBidi" w:hAnsiTheme="majorBidi" w:cstheme="majorBidi"/>
                <w:sz w:val="24"/>
                <w:szCs w:val="24"/>
              </w:rPr>
            </w:pPr>
            <w:r w:rsidRPr="007B55E8">
              <w:rPr>
                <w:rFonts w:asciiTheme="majorBidi" w:hAnsiTheme="majorBidi" w:cstheme="majorBidi"/>
                <w:color w:val="000000"/>
                <w:sz w:val="24"/>
                <w:szCs w:val="24"/>
              </w:rPr>
              <w:t>-0.004608</w:t>
            </w:r>
          </w:p>
        </w:tc>
        <w:tc>
          <w:tcPr>
            <w:tcW w:w="2430" w:type="dxa"/>
            <w:tcBorders>
              <w:top w:val="single" w:sz="4" w:space="0" w:color="auto"/>
            </w:tcBorders>
            <w:vAlign w:val="bottom"/>
          </w:tcPr>
          <w:p w14:paraId="6AB2C33E" w14:textId="77777777" w:rsidR="0090589F" w:rsidRPr="007B55E8" w:rsidRDefault="0090589F" w:rsidP="00715D51">
            <w:pPr>
              <w:jc w:val="both"/>
              <w:rPr>
                <w:rFonts w:asciiTheme="majorBidi" w:hAnsiTheme="majorBidi" w:cstheme="majorBidi"/>
                <w:sz w:val="24"/>
                <w:szCs w:val="24"/>
              </w:rPr>
            </w:pPr>
            <w:r w:rsidRPr="007B55E8">
              <w:rPr>
                <w:rFonts w:asciiTheme="majorBidi" w:hAnsiTheme="majorBidi" w:cstheme="majorBidi"/>
                <w:color w:val="000000"/>
                <w:sz w:val="24"/>
                <w:szCs w:val="24"/>
              </w:rPr>
              <w:t>0.040039</w:t>
            </w:r>
          </w:p>
        </w:tc>
        <w:tc>
          <w:tcPr>
            <w:tcW w:w="1350" w:type="dxa"/>
            <w:tcBorders>
              <w:top w:val="single" w:sz="4" w:space="0" w:color="auto"/>
            </w:tcBorders>
            <w:vAlign w:val="bottom"/>
          </w:tcPr>
          <w:p w14:paraId="66F91CEE" w14:textId="77777777" w:rsidR="0090589F" w:rsidRPr="007B55E8" w:rsidRDefault="0090589F" w:rsidP="00715D51">
            <w:pPr>
              <w:jc w:val="both"/>
              <w:rPr>
                <w:rFonts w:asciiTheme="majorBidi" w:hAnsiTheme="majorBidi" w:cstheme="majorBidi"/>
                <w:sz w:val="24"/>
                <w:szCs w:val="24"/>
              </w:rPr>
            </w:pPr>
            <w:r w:rsidRPr="007B55E8">
              <w:rPr>
                <w:rFonts w:asciiTheme="majorBidi" w:hAnsiTheme="majorBidi" w:cstheme="majorBidi"/>
                <w:color w:val="000000"/>
                <w:sz w:val="24"/>
                <w:szCs w:val="24"/>
              </w:rPr>
              <w:t>-0.115090</w:t>
            </w:r>
          </w:p>
        </w:tc>
        <w:tc>
          <w:tcPr>
            <w:tcW w:w="1170" w:type="dxa"/>
            <w:tcBorders>
              <w:top w:val="single" w:sz="4" w:space="0" w:color="auto"/>
            </w:tcBorders>
            <w:vAlign w:val="bottom"/>
          </w:tcPr>
          <w:p w14:paraId="7DD7B684" w14:textId="77777777" w:rsidR="0090589F" w:rsidRPr="007B55E8" w:rsidRDefault="0090589F" w:rsidP="00715D51">
            <w:pPr>
              <w:jc w:val="both"/>
              <w:rPr>
                <w:rFonts w:asciiTheme="majorBidi" w:hAnsiTheme="majorBidi" w:cstheme="majorBidi"/>
                <w:sz w:val="24"/>
                <w:szCs w:val="24"/>
              </w:rPr>
            </w:pPr>
            <w:r w:rsidRPr="007B55E8">
              <w:rPr>
                <w:rFonts w:asciiTheme="majorBidi" w:hAnsiTheme="majorBidi" w:cstheme="majorBidi"/>
                <w:color w:val="000000"/>
                <w:sz w:val="24"/>
                <w:szCs w:val="24"/>
              </w:rPr>
              <w:t>0.9092</w:t>
            </w:r>
          </w:p>
        </w:tc>
      </w:tr>
      <w:tr w:rsidR="0090589F" w:rsidRPr="007B55E8" w14:paraId="5604BA3F" w14:textId="77777777" w:rsidTr="007B55E8">
        <w:tc>
          <w:tcPr>
            <w:tcW w:w="2592" w:type="dxa"/>
            <w:vAlign w:val="bottom"/>
          </w:tcPr>
          <w:p w14:paraId="2C9E2755" w14:textId="77777777" w:rsidR="0090589F" w:rsidRPr="007B55E8" w:rsidRDefault="0090589F" w:rsidP="007B55E8">
            <w:pPr>
              <w:jc w:val="both"/>
              <w:rPr>
                <w:rFonts w:asciiTheme="majorBidi" w:hAnsiTheme="majorBidi" w:cstheme="majorBidi"/>
                <w:sz w:val="24"/>
                <w:szCs w:val="24"/>
              </w:rPr>
            </w:pPr>
            <w:r w:rsidRPr="007B55E8">
              <w:rPr>
                <w:rFonts w:asciiTheme="majorBidi" w:hAnsiTheme="majorBidi" w:cstheme="majorBidi"/>
                <w:color w:val="000000"/>
                <w:sz w:val="24"/>
                <w:szCs w:val="24"/>
              </w:rPr>
              <w:t xml:space="preserve"> C</w:t>
            </w:r>
          </w:p>
        </w:tc>
        <w:tc>
          <w:tcPr>
            <w:tcW w:w="1710" w:type="dxa"/>
            <w:vAlign w:val="bottom"/>
          </w:tcPr>
          <w:p w14:paraId="4A57B5CE" w14:textId="77777777" w:rsidR="0090589F" w:rsidRPr="007B55E8" w:rsidRDefault="0090589F" w:rsidP="007B55E8">
            <w:pPr>
              <w:jc w:val="both"/>
              <w:rPr>
                <w:rFonts w:asciiTheme="majorBidi" w:hAnsiTheme="majorBidi" w:cstheme="majorBidi"/>
                <w:sz w:val="24"/>
                <w:szCs w:val="24"/>
              </w:rPr>
            </w:pPr>
            <w:r w:rsidRPr="007B55E8">
              <w:rPr>
                <w:rFonts w:asciiTheme="majorBidi" w:hAnsiTheme="majorBidi" w:cstheme="majorBidi"/>
                <w:color w:val="000000"/>
                <w:sz w:val="24"/>
                <w:szCs w:val="24"/>
              </w:rPr>
              <w:t>6.150294</w:t>
            </w:r>
          </w:p>
        </w:tc>
        <w:tc>
          <w:tcPr>
            <w:tcW w:w="2430" w:type="dxa"/>
            <w:vAlign w:val="bottom"/>
          </w:tcPr>
          <w:p w14:paraId="21E67615" w14:textId="77777777" w:rsidR="0090589F" w:rsidRPr="007B55E8" w:rsidRDefault="0090589F" w:rsidP="00715D51">
            <w:pPr>
              <w:jc w:val="both"/>
              <w:rPr>
                <w:rFonts w:asciiTheme="majorBidi" w:hAnsiTheme="majorBidi" w:cstheme="majorBidi"/>
                <w:sz w:val="24"/>
                <w:szCs w:val="24"/>
              </w:rPr>
            </w:pPr>
            <w:r w:rsidRPr="007B55E8">
              <w:rPr>
                <w:rFonts w:asciiTheme="majorBidi" w:hAnsiTheme="majorBidi" w:cstheme="majorBidi"/>
                <w:color w:val="000000"/>
                <w:sz w:val="24"/>
                <w:szCs w:val="24"/>
              </w:rPr>
              <w:t>0.506429</w:t>
            </w:r>
          </w:p>
        </w:tc>
        <w:tc>
          <w:tcPr>
            <w:tcW w:w="1350" w:type="dxa"/>
            <w:vAlign w:val="bottom"/>
          </w:tcPr>
          <w:p w14:paraId="214CB9BB" w14:textId="77777777" w:rsidR="0090589F" w:rsidRPr="007B55E8" w:rsidRDefault="0090589F" w:rsidP="00715D51">
            <w:pPr>
              <w:jc w:val="both"/>
              <w:rPr>
                <w:rFonts w:asciiTheme="majorBidi" w:hAnsiTheme="majorBidi" w:cstheme="majorBidi"/>
                <w:sz w:val="24"/>
                <w:szCs w:val="24"/>
              </w:rPr>
            </w:pPr>
            <w:r w:rsidRPr="007B55E8">
              <w:rPr>
                <w:rFonts w:asciiTheme="majorBidi" w:hAnsiTheme="majorBidi" w:cstheme="majorBidi"/>
                <w:color w:val="000000"/>
                <w:sz w:val="24"/>
                <w:szCs w:val="24"/>
              </w:rPr>
              <w:t>12.14443</w:t>
            </w:r>
          </w:p>
        </w:tc>
        <w:tc>
          <w:tcPr>
            <w:tcW w:w="1170" w:type="dxa"/>
            <w:vAlign w:val="bottom"/>
          </w:tcPr>
          <w:p w14:paraId="177DF3F5" w14:textId="77777777" w:rsidR="0090589F" w:rsidRPr="007B55E8" w:rsidRDefault="0090589F" w:rsidP="00715D51">
            <w:pPr>
              <w:jc w:val="both"/>
              <w:rPr>
                <w:rFonts w:asciiTheme="majorBidi" w:hAnsiTheme="majorBidi" w:cstheme="majorBidi"/>
                <w:sz w:val="24"/>
                <w:szCs w:val="24"/>
              </w:rPr>
            </w:pPr>
            <w:r w:rsidRPr="007B55E8">
              <w:rPr>
                <w:rFonts w:asciiTheme="majorBidi" w:hAnsiTheme="majorBidi" w:cstheme="majorBidi"/>
                <w:color w:val="000000"/>
                <w:sz w:val="24"/>
                <w:szCs w:val="24"/>
              </w:rPr>
              <w:t>0.0000</w:t>
            </w:r>
          </w:p>
        </w:tc>
      </w:tr>
      <w:tr w:rsidR="0090589F" w:rsidRPr="007B55E8" w14:paraId="5BDF1F54" w14:textId="77777777" w:rsidTr="007B55E8">
        <w:tc>
          <w:tcPr>
            <w:tcW w:w="2592" w:type="dxa"/>
            <w:vAlign w:val="bottom"/>
          </w:tcPr>
          <w:p w14:paraId="0E69DE3A" w14:textId="77777777" w:rsidR="0090589F" w:rsidRPr="007B55E8" w:rsidRDefault="0090589F" w:rsidP="007B55E8">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 xml:space="preserve"> R-squared</w:t>
            </w:r>
          </w:p>
        </w:tc>
        <w:tc>
          <w:tcPr>
            <w:tcW w:w="1710" w:type="dxa"/>
            <w:vAlign w:val="bottom"/>
          </w:tcPr>
          <w:p w14:paraId="0E7F1AA9" w14:textId="77777777" w:rsidR="0090589F" w:rsidRPr="007B55E8" w:rsidRDefault="0090589F" w:rsidP="007B55E8">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0.000457</w:t>
            </w:r>
          </w:p>
        </w:tc>
        <w:tc>
          <w:tcPr>
            <w:tcW w:w="2430" w:type="dxa"/>
            <w:vAlign w:val="bottom"/>
          </w:tcPr>
          <w:p w14:paraId="3D2E72BA" w14:textId="77777777" w:rsidR="0090589F" w:rsidRPr="007B55E8" w:rsidRDefault="0090589F" w:rsidP="00715D51">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Mean dependent var</w:t>
            </w:r>
          </w:p>
        </w:tc>
        <w:tc>
          <w:tcPr>
            <w:tcW w:w="1350" w:type="dxa"/>
            <w:vAlign w:val="bottom"/>
          </w:tcPr>
          <w:p w14:paraId="39F41F4A" w14:textId="77777777" w:rsidR="0090589F" w:rsidRPr="007B55E8" w:rsidRDefault="0090589F" w:rsidP="00715D51">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6.103302</w:t>
            </w:r>
          </w:p>
        </w:tc>
        <w:tc>
          <w:tcPr>
            <w:tcW w:w="1170" w:type="dxa"/>
            <w:vMerge w:val="restart"/>
          </w:tcPr>
          <w:p w14:paraId="65612BED" w14:textId="77777777" w:rsidR="0090589F" w:rsidRPr="007B55E8" w:rsidRDefault="0090589F" w:rsidP="00715D51">
            <w:pPr>
              <w:jc w:val="both"/>
              <w:rPr>
                <w:rFonts w:asciiTheme="majorBidi" w:hAnsiTheme="majorBidi" w:cstheme="majorBidi"/>
                <w:sz w:val="24"/>
                <w:szCs w:val="24"/>
              </w:rPr>
            </w:pPr>
          </w:p>
        </w:tc>
      </w:tr>
      <w:tr w:rsidR="0090589F" w:rsidRPr="007B55E8" w14:paraId="29070252" w14:textId="77777777" w:rsidTr="007B55E8">
        <w:tc>
          <w:tcPr>
            <w:tcW w:w="2592" w:type="dxa"/>
            <w:vAlign w:val="bottom"/>
          </w:tcPr>
          <w:p w14:paraId="19C1B980" w14:textId="77777777" w:rsidR="0090589F" w:rsidRPr="007B55E8" w:rsidRDefault="0090589F" w:rsidP="007B55E8">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 xml:space="preserve"> Adjusted R-squared</w:t>
            </w:r>
          </w:p>
        </w:tc>
        <w:tc>
          <w:tcPr>
            <w:tcW w:w="1710" w:type="dxa"/>
            <w:vAlign w:val="bottom"/>
          </w:tcPr>
          <w:p w14:paraId="37F63120" w14:textId="77777777" w:rsidR="0090589F" w:rsidRPr="007B55E8" w:rsidRDefault="0090589F" w:rsidP="007B55E8">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0.034010</w:t>
            </w:r>
          </w:p>
        </w:tc>
        <w:tc>
          <w:tcPr>
            <w:tcW w:w="2430" w:type="dxa"/>
            <w:vAlign w:val="bottom"/>
          </w:tcPr>
          <w:p w14:paraId="7AC7795B" w14:textId="77777777" w:rsidR="0090589F" w:rsidRPr="007B55E8" w:rsidRDefault="0090589F" w:rsidP="00715D51">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S.D. dependent var</w:t>
            </w:r>
          </w:p>
        </w:tc>
        <w:tc>
          <w:tcPr>
            <w:tcW w:w="1350" w:type="dxa"/>
            <w:vAlign w:val="bottom"/>
          </w:tcPr>
          <w:p w14:paraId="51878501" w14:textId="77777777" w:rsidR="0090589F" w:rsidRPr="007B55E8" w:rsidRDefault="0090589F" w:rsidP="00715D51">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1.640427</w:t>
            </w:r>
          </w:p>
        </w:tc>
        <w:tc>
          <w:tcPr>
            <w:tcW w:w="1170" w:type="dxa"/>
            <w:vMerge/>
          </w:tcPr>
          <w:p w14:paraId="57065566" w14:textId="77777777" w:rsidR="0090589F" w:rsidRPr="007B55E8" w:rsidRDefault="0090589F" w:rsidP="00715D51">
            <w:pPr>
              <w:jc w:val="both"/>
              <w:rPr>
                <w:rFonts w:asciiTheme="majorBidi" w:hAnsiTheme="majorBidi" w:cstheme="majorBidi"/>
                <w:sz w:val="24"/>
                <w:szCs w:val="24"/>
              </w:rPr>
            </w:pPr>
          </w:p>
        </w:tc>
      </w:tr>
      <w:tr w:rsidR="0090589F" w:rsidRPr="007B55E8" w14:paraId="49F1B65D" w14:textId="77777777" w:rsidTr="007B55E8">
        <w:tc>
          <w:tcPr>
            <w:tcW w:w="2592" w:type="dxa"/>
            <w:vAlign w:val="bottom"/>
          </w:tcPr>
          <w:p w14:paraId="0CF0DC95" w14:textId="77777777" w:rsidR="0090589F" w:rsidRPr="007B55E8" w:rsidRDefault="0090589F" w:rsidP="007B55E8">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 xml:space="preserve"> S.E. of regression</w:t>
            </w:r>
          </w:p>
        </w:tc>
        <w:tc>
          <w:tcPr>
            <w:tcW w:w="1710" w:type="dxa"/>
            <w:vAlign w:val="bottom"/>
          </w:tcPr>
          <w:p w14:paraId="0F4AFCF9" w14:textId="77777777" w:rsidR="0090589F" w:rsidRPr="007B55E8" w:rsidRDefault="0090589F" w:rsidP="007B55E8">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1.668090</w:t>
            </w:r>
          </w:p>
        </w:tc>
        <w:tc>
          <w:tcPr>
            <w:tcW w:w="2430" w:type="dxa"/>
            <w:vAlign w:val="bottom"/>
          </w:tcPr>
          <w:p w14:paraId="4AD7A2D0" w14:textId="77777777" w:rsidR="0090589F" w:rsidRPr="007B55E8" w:rsidRDefault="0090589F" w:rsidP="00715D51">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Akaike info criterion</w:t>
            </w:r>
          </w:p>
        </w:tc>
        <w:tc>
          <w:tcPr>
            <w:tcW w:w="1350" w:type="dxa"/>
            <w:vAlign w:val="bottom"/>
          </w:tcPr>
          <w:p w14:paraId="4D8DF4E8" w14:textId="77777777" w:rsidR="0090589F" w:rsidRPr="007B55E8" w:rsidRDefault="0090589F" w:rsidP="00715D51">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3.923576</w:t>
            </w:r>
          </w:p>
        </w:tc>
        <w:tc>
          <w:tcPr>
            <w:tcW w:w="1170" w:type="dxa"/>
            <w:vMerge/>
          </w:tcPr>
          <w:p w14:paraId="59F93EF9" w14:textId="77777777" w:rsidR="0090589F" w:rsidRPr="007B55E8" w:rsidRDefault="0090589F" w:rsidP="00715D51">
            <w:pPr>
              <w:jc w:val="both"/>
              <w:rPr>
                <w:rFonts w:asciiTheme="majorBidi" w:hAnsiTheme="majorBidi" w:cstheme="majorBidi"/>
                <w:sz w:val="24"/>
                <w:szCs w:val="24"/>
              </w:rPr>
            </w:pPr>
          </w:p>
        </w:tc>
      </w:tr>
      <w:tr w:rsidR="0090589F" w:rsidRPr="007B55E8" w14:paraId="5CB7CC2D" w14:textId="77777777" w:rsidTr="007B55E8">
        <w:tc>
          <w:tcPr>
            <w:tcW w:w="2592" w:type="dxa"/>
            <w:vAlign w:val="bottom"/>
          </w:tcPr>
          <w:p w14:paraId="58EDFACE" w14:textId="77777777" w:rsidR="0090589F" w:rsidRPr="007B55E8" w:rsidRDefault="0090589F" w:rsidP="007B55E8">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 xml:space="preserve"> Sum squared resid</w:t>
            </w:r>
          </w:p>
        </w:tc>
        <w:tc>
          <w:tcPr>
            <w:tcW w:w="1710" w:type="dxa"/>
            <w:vAlign w:val="bottom"/>
          </w:tcPr>
          <w:p w14:paraId="3CBB95B1" w14:textId="77777777" w:rsidR="0090589F" w:rsidRPr="007B55E8" w:rsidRDefault="0090589F" w:rsidP="007B55E8">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80.69318</w:t>
            </w:r>
          </w:p>
        </w:tc>
        <w:tc>
          <w:tcPr>
            <w:tcW w:w="2430" w:type="dxa"/>
            <w:vAlign w:val="bottom"/>
          </w:tcPr>
          <w:p w14:paraId="036A6D83" w14:textId="77777777" w:rsidR="0090589F" w:rsidRPr="007B55E8" w:rsidRDefault="0090589F" w:rsidP="00715D51">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Schwarz criterion</w:t>
            </w:r>
          </w:p>
        </w:tc>
        <w:tc>
          <w:tcPr>
            <w:tcW w:w="1350" w:type="dxa"/>
            <w:vAlign w:val="bottom"/>
          </w:tcPr>
          <w:p w14:paraId="24F7F5A3" w14:textId="77777777" w:rsidR="0090589F" w:rsidRPr="007B55E8" w:rsidRDefault="0090589F" w:rsidP="00715D51">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4.016091</w:t>
            </w:r>
          </w:p>
        </w:tc>
        <w:tc>
          <w:tcPr>
            <w:tcW w:w="1170" w:type="dxa"/>
            <w:vMerge/>
          </w:tcPr>
          <w:p w14:paraId="579726C9" w14:textId="77777777" w:rsidR="0090589F" w:rsidRPr="007B55E8" w:rsidRDefault="0090589F" w:rsidP="00715D51">
            <w:pPr>
              <w:jc w:val="both"/>
              <w:rPr>
                <w:rFonts w:asciiTheme="majorBidi" w:hAnsiTheme="majorBidi" w:cstheme="majorBidi"/>
                <w:sz w:val="24"/>
                <w:szCs w:val="24"/>
              </w:rPr>
            </w:pPr>
          </w:p>
        </w:tc>
      </w:tr>
      <w:tr w:rsidR="0090589F" w:rsidRPr="007B55E8" w14:paraId="4E657EB2" w14:textId="77777777" w:rsidTr="007B55E8">
        <w:tc>
          <w:tcPr>
            <w:tcW w:w="2592" w:type="dxa"/>
            <w:vAlign w:val="bottom"/>
          </w:tcPr>
          <w:p w14:paraId="1220CE6A" w14:textId="77777777" w:rsidR="0090589F" w:rsidRPr="007B55E8" w:rsidRDefault="0090589F" w:rsidP="007B55E8">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 xml:space="preserve"> Log likelihood</w:t>
            </w:r>
          </w:p>
        </w:tc>
        <w:tc>
          <w:tcPr>
            <w:tcW w:w="1710" w:type="dxa"/>
            <w:vAlign w:val="bottom"/>
          </w:tcPr>
          <w:p w14:paraId="0F9B79D9" w14:textId="77777777" w:rsidR="0090589F" w:rsidRPr="007B55E8" w:rsidRDefault="0090589F" w:rsidP="007B55E8">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58.81543</w:t>
            </w:r>
          </w:p>
        </w:tc>
        <w:tc>
          <w:tcPr>
            <w:tcW w:w="2430" w:type="dxa"/>
            <w:vAlign w:val="bottom"/>
          </w:tcPr>
          <w:p w14:paraId="5A9E3C4B" w14:textId="77777777" w:rsidR="0090589F" w:rsidRPr="007B55E8" w:rsidRDefault="0090589F" w:rsidP="00715D51">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Hannan-Quinn criter.</w:t>
            </w:r>
          </w:p>
        </w:tc>
        <w:tc>
          <w:tcPr>
            <w:tcW w:w="1350" w:type="dxa"/>
            <w:vAlign w:val="bottom"/>
          </w:tcPr>
          <w:p w14:paraId="037BE783" w14:textId="77777777" w:rsidR="0090589F" w:rsidRPr="007B55E8" w:rsidRDefault="0090589F" w:rsidP="00715D51">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3.953734</w:t>
            </w:r>
          </w:p>
        </w:tc>
        <w:tc>
          <w:tcPr>
            <w:tcW w:w="1170" w:type="dxa"/>
            <w:vMerge/>
          </w:tcPr>
          <w:p w14:paraId="436D2D09" w14:textId="77777777" w:rsidR="0090589F" w:rsidRPr="007B55E8" w:rsidRDefault="0090589F" w:rsidP="00715D51">
            <w:pPr>
              <w:jc w:val="both"/>
              <w:rPr>
                <w:rFonts w:asciiTheme="majorBidi" w:hAnsiTheme="majorBidi" w:cstheme="majorBidi"/>
                <w:sz w:val="24"/>
                <w:szCs w:val="24"/>
              </w:rPr>
            </w:pPr>
          </w:p>
        </w:tc>
      </w:tr>
      <w:tr w:rsidR="0090589F" w:rsidRPr="007B55E8" w14:paraId="609E1B55" w14:textId="77777777" w:rsidTr="007B55E8">
        <w:tc>
          <w:tcPr>
            <w:tcW w:w="2592" w:type="dxa"/>
            <w:vAlign w:val="bottom"/>
          </w:tcPr>
          <w:p w14:paraId="26BA56FF" w14:textId="77777777" w:rsidR="0090589F" w:rsidRPr="007B55E8" w:rsidRDefault="0090589F" w:rsidP="007B55E8">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 xml:space="preserve"> F-statistic</w:t>
            </w:r>
          </w:p>
        </w:tc>
        <w:tc>
          <w:tcPr>
            <w:tcW w:w="1710" w:type="dxa"/>
            <w:vAlign w:val="bottom"/>
          </w:tcPr>
          <w:p w14:paraId="55A8306E" w14:textId="77777777" w:rsidR="0090589F" w:rsidRPr="007B55E8" w:rsidRDefault="0090589F" w:rsidP="007B55E8">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0.013246</w:t>
            </w:r>
          </w:p>
        </w:tc>
        <w:tc>
          <w:tcPr>
            <w:tcW w:w="2430" w:type="dxa"/>
            <w:vAlign w:val="bottom"/>
          </w:tcPr>
          <w:p w14:paraId="3056C3DA" w14:textId="77777777" w:rsidR="0090589F" w:rsidRPr="007B55E8" w:rsidRDefault="0090589F" w:rsidP="00715D51">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Durbin-Watson stat</w:t>
            </w:r>
          </w:p>
        </w:tc>
        <w:tc>
          <w:tcPr>
            <w:tcW w:w="1350" w:type="dxa"/>
            <w:vAlign w:val="bottom"/>
          </w:tcPr>
          <w:p w14:paraId="0BA45E83" w14:textId="77777777" w:rsidR="0090589F" w:rsidRPr="007B55E8" w:rsidRDefault="0090589F" w:rsidP="00715D51">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1.580926</w:t>
            </w:r>
          </w:p>
        </w:tc>
        <w:tc>
          <w:tcPr>
            <w:tcW w:w="1170" w:type="dxa"/>
            <w:vMerge/>
          </w:tcPr>
          <w:p w14:paraId="3BCA72AD" w14:textId="77777777" w:rsidR="0090589F" w:rsidRPr="007B55E8" w:rsidRDefault="0090589F" w:rsidP="00715D51">
            <w:pPr>
              <w:jc w:val="both"/>
              <w:rPr>
                <w:rFonts w:asciiTheme="majorBidi" w:hAnsiTheme="majorBidi" w:cstheme="majorBidi"/>
                <w:sz w:val="24"/>
                <w:szCs w:val="24"/>
              </w:rPr>
            </w:pPr>
          </w:p>
        </w:tc>
      </w:tr>
      <w:tr w:rsidR="0090589F" w:rsidRPr="007B55E8" w14:paraId="295AAB7B" w14:textId="77777777" w:rsidTr="007B55E8">
        <w:trPr>
          <w:trHeight w:val="170"/>
        </w:trPr>
        <w:tc>
          <w:tcPr>
            <w:tcW w:w="2592" w:type="dxa"/>
            <w:tcBorders>
              <w:bottom w:val="single" w:sz="4" w:space="0" w:color="auto"/>
            </w:tcBorders>
            <w:vAlign w:val="bottom"/>
          </w:tcPr>
          <w:p w14:paraId="2C8B6678" w14:textId="77777777" w:rsidR="0090589F" w:rsidRPr="007B55E8" w:rsidRDefault="0090589F" w:rsidP="007B55E8">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 xml:space="preserve"> Prob(F-statistic)</w:t>
            </w:r>
          </w:p>
        </w:tc>
        <w:tc>
          <w:tcPr>
            <w:tcW w:w="1710" w:type="dxa"/>
            <w:tcBorders>
              <w:bottom w:val="single" w:sz="4" w:space="0" w:color="auto"/>
            </w:tcBorders>
            <w:vAlign w:val="bottom"/>
          </w:tcPr>
          <w:p w14:paraId="7AE6D438" w14:textId="77777777" w:rsidR="0090589F" w:rsidRPr="007B55E8" w:rsidRDefault="0090589F" w:rsidP="007B55E8">
            <w:pPr>
              <w:jc w:val="both"/>
              <w:rPr>
                <w:rFonts w:asciiTheme="majorBidi" w:hAnsiTheme="majorBidi" w:cstheme="majorBidi"/>
                <w:color w:val="000000"/>
                <w:sz w:val="24"/>
                <w:szCs w:val="24"/>
              </w:rPr>
            </w:pPr>
            <w:r w:rsidRPr="007B55E8">
              <w:rPr>
                <w:rFonts w:asciiTheme="majorBidi" w:hAnsiTheme="majorBidi" w:cstheme="majorBidi"/>
                <w:color w:val="000000"/>
                <w:sz w:val="24"/>
                <w:szCs w:val="24"/>
              </w:rPr>
              <w:t>0.909167</w:t>
            </w:r>
          </w:p>
        </w:tc>
        <w:tc>
          <w:tcPr>
            <w:tcW w:w="3780" w:type="dxa"/>
            <w:gridSpan w:val="2"/>
            <w:tcBorders>
              <w:bottom w:val="single" w:sz="4" w:space="0" w:color="auto"/>
            </w:tcBorders>
          </w:tcPr>
          <w:p w14:paraId="04686541" w14:textId="77777777" w:rsidR="0090589F" w:rsidRPr="007B55E8" w:rsidRDefault="0090589F" w:rsidP="00715D51">
            <w:pPr>
              <w:jc w:val="both"/>
              <w:rPr>
                <w:rFonts w:asciiTheme="majorBidi" w:hAnsiTheme="majorBidi" w:cstheme="majorBidi"/>
                <w:color w:val="000000"/>
                <w:sz w:val="24"/>
                <w:szCs w:val="24"/>
              </w:rPr>
            </w:pPr>
          </w:p>
        </w:tc>
        <w:tc>
          <w:tcPr>
            <w:tcW w:w="1170" w:type="dxa"/>
            <w:vMerge/>
            <w:tcBorders>
              <w:bottom w:val="single" w:sz="4" w:space="0" w:color="auto"/>
            </w:tcBorders>
          </w:tcPr>
          <w:p w14:paraId="34011A4C" w14:textId="77777777" w:rsidR="0090589F" w:rsidRPr="007B55E8" w:rsidRDefault="0090589F" w:rsidP="00715D51">
            <w:pPr>
              <w:jc w:val="both"/>
              <w:rPr>
                <w:rFonts w:asciiTheme="majorBidi" w:hAnsiTheme="majorBidi" w:cstheme="majorBidi"/>
                <w:sz w:val="24"/>
                <w:szCs w:val="24"/>
              </w:rPr>
            </w:pPr>
          </w:p>
        </w:tc>
      </w:tr>
    </w:tbl>
    <w:p w14:paraId="1671474E" w14:textId="77777777" w:rsidR="0090589F" w:rsidRPr="009218CC" w:rsidRDefault="0090589F" w:rsidP="00715D51">
      <w:pPr>
        <w:spacing w:after="0" w:line="240" w:lineRule="auto"/>
        <w:jc w:val="both"/>
        <w:rPr>
          <w:rFonts w:asciiTheme="majorBidi" w:hAnsiTheme="majorBidi" w:cstheme="majorBidi"/>
          <w:sz w:val="20"/>
          <w:szCs w:val="20"/>
          <w:lang w:bidi="ar-IQ"/>
        </w:rPr>
      </w:pPr>
      <w:r w:rsidRPr="009218CC">
        <w:rPr>
          <w:rFonts w:asciiTheme="majorBidi" w:hAnsiTheme="majorBidi" w:cstheme="majorBidi"/>
          <w:sz w:val="20"/>
          <w:szCs w:val="20"/>
          <w:lang w:bidi="ar-IQ"/>
        </w:rPr>
        <w:t>Source: Eviews10; Authors calculation</w:t>
      </w:r>
    </w:p>
    <w:p w14:paraId="12C948F7" w14:textId="77777777" w:rsidR="0090589F" w:rsidRPr="009218CC" w:rsidRDefault="0090589F" w:rsidP="00715D51">
      <w:pPr>
        <w:spacing w:after="0" w:line="240" w:lineRule="auto"/>
        <w:jc w:val="both"/>
        <w:rPr>
          <w:rFonts w:asciiTheme="majorBidi" w:hAnsiTheme="majorBidi" w:cstheme="majorBidi"/>
          <w:sz w:val="24"/>
          <w:szCs w:val="24"/>
          <w:lang w:bidi="ar-IQ"/>
        </w:rPr>
      </w:pPr>
    </w:p>
    <w:p w14:paraId="4F00E619" w14:textId="45C8AF19" w:rsidR="0090589F" w:rsidRPr="009218CC" w:rsidRDefault="0090589F" w:rsidP="00715D51">
      <w:pPr>
        <w:spacing w:after="0" w:line="240" w:lineRule="auto"/>
        <w:jc w:val="both"/>
        <w:rPr>
          <w:rFonts w:asciiTheme="majorBidi" w:hAnsiTheme="majorBidi" w:cstheme="majorBidi"/>
          <w:sz w:val="24"/>
          <w:szCs w:val="24"/>
          <w:lang w:bidi="ar-IQ"/>
        </w:rPr>
      </w:pPr>
      <w:r w:rsidRPr="009218CC">
        <w:rPr>
          <w:rFonts w:asciiTheme="majorBidi" w:hAnsiTheme="majorBidi" w:cstheme="majorBidi"/>
          <w:sz w:val="24"/>
          <w:szCs w:val="24"/>
          <w:lang w:bidi="ar-IQ"/>
        </w:rPr>
        <w:t xml:space="preserve">Following the results in </w:t>
      </w:r>
      <w:r w:rsidRPr="009218CC">
        <w:rPr>
          <w:rFonts w:asciiTheme="majorBidi" w:hAnsiTheme="majorBidi" w:cstheme="majorBidi"/>
          <w:sz w:val="24"/>
          <w:szCs w:val="24"/>
          <w:lang w:bidi="ar-IQ"/>
        </w:rPr>
        <w:fldChar w:fldCharType="begin"/>
      </w:r>
      <w:r w:rsidRPr="009218CC">
        <w:rPr>
          <w:rFonts w:asciiTheme="majorBidi" w:hAnsiTheme="majorBidi" w:cstheme="majorBidi"/>
          <w:sz w:val="24"/>
          <w:szCs w:val="24"/>
          <w:lang w:bidi="ar-IQ"/>
        </w:rPr>
        <w:instrText xml:space="preserve"> REF _Ref32842351 \h  \* MERGEFORMAT </w:instrText>
      </w:r>
      <w:r w:rsidRPr="009218CC">
        <w:rPr>
          <w:rFonts w:asciiTheme="majorBidi" w:hAnsiTheme="majorBidi" w:cstheme="majorBidi"/>
          <w:sz w:val="24"/>
          <w:szCs w:val="24"/>
          <w:lang w:bidi="ar-IQ"/>
        </w:rPr>
      </w:r>
      <w:r w:rsidRPr="009218CC">
        <w:rPr>
          <w:rFonts w:asciiTheme="majorBidi" w:hAnsiTheme="majorBidi" w:cstheme="majorBidi"/>
          <w:sz w:val="24"/>
          <w:szCs w:val="24"/>
          <w:lang w:bidi="ar-IQ"/>
        </w:rPr>
        <w:fldChar w:fldCharType="separate"/>
      </w:r>
      <w:r w:rsidR="00410035" w:rsidRPr="00410035">
        <w:rPr>
          <w:rFonts w:asciiTheme="majorBidi" w:hAnsiTheme="majorBidi" w:cstheme="majorBidi"/>
          <w:sz w:val="24"/>
          <w:szCs w:val="24"/>
        </w:rPr>
        <w:t xml:space="preserve">Table </w:t>
      </w:r>
      <w:r w:rsidR="00410035" w:rsidRPr="00410035">
        <w:rPr>
          <w:rFonts w:asciiTheme="majorBidi" w:hAnsiTheme="majorBidi" w:cstheme="majorBidi"/>
          <w:noProof/>
          <w:sz w:val="24"/>
          <w:szCs w:val="24"/>
        </w:rPr>
        <w:t>6</w:t>
      </w:r>
      <w:r w:rsidRPr="009218CC">
        <w:rPr>
          <w:rFonts w:asciiTheme="majorBidi" w:hAnsiTheme="majorBidi" w:cstheme="majorBidi"/>
          <w:sz w:val="24"/>
          <w:szCs w:val="24"/>
          <w:lang w:bidi="ar-IQ"/>
        </w:rPr>
        <w:fldChar w:fldCharType="end"/>
      </w:r>
      <w:r w:rsidRPr="009218CC">
        <w:rPr>
          <w:rFonts w:asciiTheme="majorBidi" w:hAnsiTheme="majorBidi" w:cstheme="majorBidi"/>
          <w:sz w:val="24"/>
          <w:szCs w:val="24"/>
          <w:lang w:bidi="ar-IQ"/>
        </w:rPr>
        <w:t xml:space="preserve"> we find that the residuals (Ut) are stable at level and significance at less than 1% level or. This indicates the presence of cointegration between export growth and economic growth in South-Asian countries. </w:t>
      </w:r>
    </w:p>
    <w:p w14:paraId="70883A06" w14:textId="77777777" w:rsidR="0090589F" w:rsidRPr="009218CC" w:rsidRDefault="0090589F" w:rsidP="00715D51">
      <w:pPr>
        <w:spacing w:after="0" w:line="240" w:lineRule="auto"/>
        <w:jc w:val="both"/>
        <w:rPr>
          <w:rFonts w:asciiTheme="majorBidi" w:hAnsiTheme="majorBidi" w:cstheme="majorBidi"/>
          <w:sz w:val="24"/>
          <w:szCs w:val="24"/>
          <w:lang w:bidi="ar-IQ"/>
        </w:rPr>
      </w:pPr>
    </w:p>
    <w:p w14:paraId="3526FC6E" w14:textId="67D58318" w:rsidR="0090589F" w:rsidRDefault="0090589F" w:rsidP="00715D51">
      <w:pPr>
        <w:pStyle w:val="Caption"/>
        <w:spacing w:after="0"/>
        <w:rPr>
          <w:lang w:val="en-GB"/>
        </w:rPr>
      </w:pPr>
      <w:bookmarkStart w:id="25" w:name="_Ref32842351"/>
      <w:r w:rsidRPr="009218CC">
        <w:t xml:space="preserve">Table </w:t>
      </w:r>
      <w:fldSimple w:instr=" SEQ Table \* ARABIC ">
        <w:r w:rsidR="00410035">
          <w:rPr>
            <w:noProof/>
          </w:rPr>
          <w:t>6</w:t>
        </w:r>
      </w:fldSimple>
      <w:bookmarkEnd w:id="25"/>
      <w:r w:rsidRPr="009218CC">
        <w:rPr>
          <w:lang w:val="en-GB"/>
        </w:rPr>
        <w:t>: ADF stationary test</w:t>
      </w:r>
    </w:p>
    <w:p w14:paraId="05131A1F" w14:textId="77777777" w:rsidR="007B55E8" w:rsidRPr="007B55E8" w:rsidRDefault="007B55E8" w:rsidP="007B55E8">
      <w:pPr>
        <w:spacing w:after="0" w:line="240" w:lineRule="auto"/>
        <w:rPr>
          <w:lang w:val="en-GB"/>
        </w:rPr>
      </w:pPr>
    </w:p>
    <w:tbl>
      <w:tblPr>
        <w:tblStyle w:val="TableGrid"/>
        <w:tblW w:w="9000"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170"/>
        <w:gridCol w:w="1260"/>
        <w:gridCol w:w="2160"/>
        <w:gridCol w:w="2430"/>
      </w:tblGrid>
      <w:tr w:rsidR="0090589F" w:rsidRPr="005C1768" w14:paraId="31A6D40D" w14:textId="77777777" w:rsidTr="00F6757B">
        <w:tc>
          <w:tcPr>
            <w:tcW w:w="1980" w:type="dxa"/>
            <w:vMerge w:val="restart"/>
            <w:tcBorders>
              <w:top w:val="single" w:sz="4" w:space="0" w:color="auto"/>
              <w:bottom w:val="nil"/>
            </w:tcBorders>
          </w:tcPr>
          <w:p w14:paraId="33AED25E" w14:textId="77777777" w:rsidR="0090589F" w:rsidRPr="005C1768" w:rsidRDefault="0090589F" w:rsidP="00715D51">
            <w:pPr>
              <w:jc w:val="center"/>
              <w:rPr>
                <w:rFonts w:asciiTheme="majorBidi" w:hAnsiTheme="majorBidi" w:cstheme="majorBidi"/>
                <w:sz w:val="24"/>
                <w:szCs w:val="24"/>
              </w:rPr>
            </w:pPr>
            <w:r w:rsidRPr="005C1768">
              <w:rPr>
                <w:rFonts w:asciiTheme="majorBidi" w:hAnsiTheme="majorBidi" w:cstheme="majorBidi"/>
                <w:sz w:val="24"/>
                <w:szCs w:val="24"/>
              </w:rPr>
              <w:t>Order of integration</w:t>
            </w:r>
          </w:p>
        </w:tc>
        <w:tc>
          <w:tcPr>
            <w:tcW w:w="1170" w:type="dxa"/>
            <w:vMerge w:val="restart"/>
            <w:tcBorders>
              <w:top w:val="single" w:sz="4" w:space="0" w:color="auto"/>
              <w:bottom w:val="nil"/>
            </w:tcBorders>
          </w:tcPr>
          <w:p w14:paraId="54C921C9" w14:textId="77777777" w:rsidR="0090589F" w:rsidRPr="005C1768" w:rsidRDefault="0090589F" w:rsidP="00715D51">
            <w:pPr>
              <w:jc w:val="center"/>
              <w:rPr>
                <w:rFonts w:asciiTheme="majorBidi" w:hAnsiTheme="majorBidi" w:cstheme="majorBidi"/>
                <w:sz w:val="24"/>
                <w:szCs w:val="24"/>
              </w:rPr>
            </w:pPr>
            <w:r w:rsidRPr="005C1768">
              <w:rPr>
                <w:rFonts w:asciiTheme="majorBidi" w:hAnsiTheme="majorBidi" w:cstheme="majorBidi"/>
                <w:sz w:val="24"/>
                <w:szCs w:val="24"/>
              </w:rPr>
              <w:t>variables</w:t>
            </w:r>
          </w:p>
          <w:p w14:paraId="4321FA5B" w14:textId="77777777" w:rsidR="0090589F" w:rsidRPr="005C1768" w:rsidRDefault="0090589F" w:rsidP="00715D51">
            <w:pPr>
              <w:jc w:val="center"/>
              <w:rPr>
                <w:rFonts w:asciiTheme="majorBidi" w:hAnsiTheme="majorBidi" w:cstheme="majorBidi"/>
                <w:sz w:val="24"/>
                <w:szCs w:val="24"/>
              </w:rPr>
            </w:pPr>
          </w:p>
        </w:tc>
        <w:tc>
          <w:tcPr>
            <w:tcW w:w="5850" w:type="dxa"/>
            <w:gridSpan w:val="3"/>
            <w:tcBorders>
              <w:top w:val="single" w:sz="4" w:space="0" w:color="auto"/>
              <w:bottom w:val="nil"/>
            </w:tcBorders>
          </w:tcPr>
          <w:p w14:paraId="098E42D6" w14:textId="77777777" w:rsidR="0090589F" w:rsidRPr="005C1768" w:rsidRDefault="0090589F" w:rsidP="00715D51">
            <w:pPr>
              <w:jc w:val="center"/>
              <w:rPr>
                <w:rFonts w:asciiTheme="majorBidi" w:hAnsiTheme="majorBidi" w:cstheme="majorBidi"/>
                <w:sz w:val="24"/>
                <w:szCs w:val="24"/>
              </w:rPr>
            </w:pPr>
            <w:r w:rsidRPr="005C1768">
              <w:rPr>
                <w:rFonts w:asciiTheme="majorBidi" w:hAnsiTheme="majorBidi" w:cstheme="majorBidi"/>
                <w:sz w:val="24"/>
                <w:szCs w:val="24"/>
              </w:rPr>
              <w:t>Augmented Dickey-Fuller</w:t>
            </w:r>
          </w:p>
        </w:tc>
      </w:tr>
      <w:tr w:rsidR="0090589F" w:rsidRPr="005C1768" w14:paraId="7DA6B36E" w14:textId="77777777" w:rsidTr="00F6757B">
        <w:trPr>
          <w:trHeight w:val="215"/>
        </w:trPr>
        <w:tc>
          <w:tcPr>
            <w:tcW w:w="1980" w:type="dxa"/>
            <w:vMerge/>
            <w:tcBorders>
              <w:top w:val="nil"/>
              <w:bottom w:val="single" w:sz="4" w:space="0" w:color="auto"/>
            </w:tcBorders>
          </w:tcPr>
          <w:p w14:paraId="6821B510" w14:textId="77777777" w:rsidR="0090589F" w:rsidRPr="005C1768" w:rsidRDefault="0090589F" w:rsidP="00715D51">
            <w:pPr>
              <w:jc w:val="center"/>
              <w:rPr>
                <w:rFonts w:asciiTheme="majorBidi" w:hAnsiTheme="majorBidi" w:cstheme="majorBidi"/>
                <w:sz w:val="24"/>
                <w:szCs w:val="24"/>
              </w:rPr>
            </w:pPr>
          </w:p>
        </w:tc>
        <w:tc>
          <w:tcPr>
            <w:tcW w:w="1170" w:type="dxa"/>
            <w:vMerge/>
            <w:tcBorders>
              <w:top w:val="nil"/>
              <w:bottom w:val="single" w:sz="4" w:space="0" w:color="auto"/>
            </w:tcBorders>
          </w:tcPr>
          <w:p w14:paraId="702C0572" w14:textId="77777777" w:rsidR="0090589F" w:rsidRPr="005C1768" w:rsidRDefault="0090589F" w:rsidP="00715D51">
            <w:pPr>
              <w:jc w:val="center"/>
              <w:rPr>
                <w:rFonts w:asciiTheme="majorBidi" w:hAnsiTheme="majorBidi" w:cstheme="majorBidi"/>
                <w:sz w:val="24"/>
                <w:szCs w:val="24"/>
              </w:rPr>
            </w:pPr>
          </w:p>
        </w:tc>
        <w:tc>
          <w:tcPr>
            <w:tcW w:w="1260" w:type="dxa"/>
            <w:tcBorders>
              <w:top w:val="nil"/>
              <w:bottom w:val="single" w:sz="4" w:space="0" w:color="auto"/>
            </w:tcBorders>
          </w:tcPr>
          <w:p w14:paraId="63D9D010" w14:textId="77777777" w:rsidR="0090589F" w:rsidRPr="005C1768" w:rsidRDefault="0090589F" w:rsidP="00715D51">
            <w:pPr>
              <w:jc w:val="both"/>
              <w:rPr>
                <w:rFonts w:asciiTheme="majorBidi" w:hAnsiTheme="majorBidi" w:cstheme="majorBidi"/>
                <w:sz w:val="24"/>
                <w:szCs w:val="24"/>
              </w:rPr>
            </w:pPr>
            <w:r w:rsidRPr="005C1768">
              <w:rPr>
                <w:rFonts w:asciiTheme="majorBidi" w:hAnsiTheme="majorBidi" w:cstheme="majorBidi"/>
                <w:sz w:val="24"/>
                <w:szCs w:val="24"/>
              </w:rPr>
              <w:t>intercept</w:t>
            </w:r>
          </w:p>
        </w:tc>
        <w:tc>
          <w:tcPr>
            <w:tcW w:w="2160" w:type="dxa"/>
            <w:tcBorders>
              <w:top w:val="nil"/>
              <w:bottom w:val="single" w:sz="4" w:space="0" w:color="auto"/>
            </w:tcBorders>
          </w:tcPr>
          <w:p w14:paraId="360FD426" w14:textId="77777777" w:rsidR="0090589F" w:rsidRPr="005C1768" w:rsidRDefault="0090589F" w:rsidP="00715D51">
            <w:pPr>
              <w:jc w:val="both"/>
              <w:rPr>
                <w:rFonts w:asciiTheme="majorBidi" w:hAnsiTheme="majorBidi" w:cstheme="majorBidi"/>
                <w:sz w:val="24"/>
                <w:szCs w:val="24"/>
              </w:rPr>
            </w:pPr>
            <w:r w:rsidRPr="005C1768">
              <w:rPr>
                <w:rFonts w:asciiTheme="majorBidi" w:hAnsiTheme="majorBidi" w:cstheme="majorBidi"/>
                <w:sz w:val="24"/>
                <w:szCs w:val="24"/>
              </w:rPr>
              <w:t>Trend and intercept</w:t>
            </w:r>
          </w:p>
        </w:tc>
        <w:tc>
          <w:tcPr>
            <w:tcW w:w="2430" w:type="dxa"/>
            <w:tcBorders>
              <w:top w:val="nil"/>
              <w:bottom w:val="single" w:sz="4" w:space="0" w:color="auto"/>
            </w:tcBorders>
          </w:tcPr>
          <w:p w14:paraId="184A8395" w14:textId="77777777" w:rsidR="0090589F" w:rsidRPr="005C1768" w:rsidRDefault="0090589F" w:rsidP="00715D51">
            <w:pPr>
              <w:jc w:val="both"/>
              <w:rPr>
                <w:rFonts w:asciiTheme="majorBidi" w:hAnsiTheme="majorBidi" w:cstheme="majorBidi"/>
                <w:sz w:val="24"/>
                <w:szCs w:val="24"/>
              </w:rPr>
            </w:pPr>
            <w:r w:rsidRPr="005C1768">
              <w:rPr>
                <w:rFonts w:asciiTheme="majorBidi" w:hAnsiTheme="majorBidi" w:cstheme="majorBidi"/>
                <w:sz w:val="24"/>
                <w:szCs w:val="24"/>
              </w:rPr>
              <w:t>None</w:t>
            </w:r>
          </w:p>
        </w:tc>
      </w:tr>
      <w:tr w:rsidR="0090589F" w:rsidRPr="005C1768" w14:paraId="68527086" w14:textId="77777777" w:rsidTr="00F6757B">
        <w:tc>
          <w:tcPr>
            <w:tcW w:w="1980" w:type="dxa"/>
            <w:tcBorders>
              <w:top w:val="single" w:sz="4" w:space="0" w:color="auto"/>
            </w:tcBorders>
          </w:tcPr>
          <w:p w14:paraId="7F3E8E06" w14:textId="77777777" w:rsidR="0090589F" w:rsidRPr="005C1768" w:rsidRDefault="0090589F" w:rsidP="00715D51">
            <w:pPr>
              <w:jc w:val="center"/>
              <w:rPr>
                <w:rFonts w:asciiTheme="majorBidi" w:hAnsiTheme="majorBidi" w:cstheme="majorBidi"/>
                <w:sz w:val="24"/>
                <w:szCs w:val="24"/>
              </w:rPr>
            </w:pPr>
            <w:r w:rsidRPr="005C1768">
              <w:rPr>
                <w:rFonts w:asciiTheme="majorBidi" w:hAnsiTheme="majorBidi" w:cstheme="majorBidi"/>
                <w:sz w:val="24"/>
                <w:szCs w:val="24"/>
              </w:rPr>
              <w:t xml:space="preserve">Level </w:t>
            </w:r>
          </w:p>
        </w:tc>
        <w:tc>
          <w:tcPr>
            <w:tcW w:w="1170" w:type="dxa"/>
            <w:tcBorders>
              <w:top w:val="single" w:sz="4" w:space="0" w:color="auto"/>
            </w:tcBorders>
          </w:tcPr>
          <w:p w14:paraId="1DDB812E" w14:textId="77777777" w:rsidR="0090589F" w:rsidRPr="005C1768" w:rsidRDefault="0090589F" w:rsidP="00715D51">
            <w:pPr>
              <w:jc w:val="center"/>
              <w:rPr>
                <w:rFonts w:asciiTheme="majorBidi" w:hAnsiTheme="majorBidi" w:cstheme="majorBidi"/>
                <w:sz w:val="24"/>
                <w:szCs w:val="24"/>
              </w:rPr>
            </w:pPr>
            <w:r w:rsidRPr="005C1768">
              <w:rPr>
                <w:rFonts w:asciiTheme="majorBidi" w:hAnsiTheme="majorBidi" w:cstheme="majorBidi"/>
                <w:sz w:val="24"/>
                <w:szCs w:val="24"/>
              </w:rPr>
              <w:t>Ut</w:t>
            </w:r>
          </w:p>
        </w:tc>
        <w:tc>
          <w:tcPr>
            <w:tcW w:w="1260" w:type="dxa"/>
            <w:tcBorders>
              <w:top w:val="single" w:sz="4" w:space="0" w:color="auto"/>
            </w:tcBorders>
          </w:tcPr>
          <w:p w14:paraId="08F78513" w14:textId="77777777" w:rsidR="0090589F" w:rsidRPr="005C1768" w:rsidRDefault="0090589F" w:rsidP="00715D51">
            <w:pPr>
              <w:jc w:val="both"/>
              <w:rPr>
                <w:rFonts w:asciiTheme="majorBidi" w:hAnsiTheme="majorBidi" w:cstheme="majorBidi"/>
                <w:sz w:val="24"/>
                <w:szCs w:val="24"/>
              </w:rPr>
            </w:pPr>
            <w:r w:rsidRPr="005C1768">
              <w:rPr>
                <w:rFonts w:asciiTheme="majorBidi" w:hAnsiTheme="majorBidi" w:cstheme="majorBidi"/>
                <w:color w:val="000000"/>
                <w:sz w:val="24"/>
                <w:szCs w:val="24"/>
              </w:rPr>
              <w:t>-3.525607</w:t>
            </w:r>
          </w:p>
        </w:tc>
        <w:tc>
          <w:tcPr>
            <w:tcW w:w="2160" w:type="dxa"/>
            <w:tcBorders>
              <w:top w:val="single" w:sz="4" w:space="0" w:color="auto"/>
            </w:tcBorders>
          </w:tcPr>
          <w:p w14:paraId="1AB8E8B2" w14:textId="77777777" w:rsidR="0090589F" w:rsidRPr="005C1768" w:rsidRDefault="0090589F" w:rsidP="00715D51">
            <w:pPr>
              <w:jc w:val="both"/>
              <w:rPr>
                <w:rFonts w:asciiTheme="majorBidi" w:hAnsiTheme="majorBidi" w:cstheme="majorBidi"/>
                <w:sz w:val="24"/>
                <w:szCs w:val="24"/>
              </w:rPr>
            </w:pPr>
            <w:r w:rsidRPr="005C1768">
              <w:rPr>
                <w:rFonts w:asciiTheme="majorBidi" w:hAnsiTheme="majorBidi" w:cstheme="majorBidi"/>
                <w:color w:val="000000"/>
                <w:sz w:val="24"/>
                <w:szCs w:val="24"/>
              </w:rPr>
              <w:t>-4.390494</w:t>
            </w:r>
          </w:p>
        </w:tc>
        <w:tc>
          <w:tcPr>
            <w:tcW w:w="2430" w:type="dxa"/>
            <w:tcBorders>
              <w:top w:val="single" w:sz="4" w:space="0" w:color="auto"/>
            </w:tcBorders>
          </w:tcPr>
          <w:p w14:paraId="42C3B062" w14:textId="77777777" w:rsidR="0090589F" w:rsidRPr="005C1768" w:rsidRDefault="0090589F" w:rsidP="00715D51">
            <w:pPr>
              <w:jc w:val="both"/>
              <w:rPr>
                <w:rFonts w:asciiTheme="majorBidi" w:hAnsiTheme="majorBidi" w:cstheme="majorBidi"/>
                <w:sz w:val="24"/>
                <w:szCs w:val="24"/>
              </w:rPr>
            </w:pPr>
            <w:r w:rsidRPr="005C1768">
              <w:rPr>
                <w:rFonts w:asciiTheme="majorBidi" w:hAnsiTheme="majorBidi" w:cstheme="majorBidi"/>
                <w:color w:val="000000"/>
                <w:sz w:val="24"/>
                <w:szCs w:val="24"/>
              </w:rPr>
              <w:t>-3.589102</w:t>
            </w:r>
          </w:p>
        </w:tc>
      </w:tr>
    </w:tbl>
    <w:p w14:paraId="3DB3A51D" w14:textId="77777777" w:rsidR="0090589F" w:rsidRPr="009218CC" w:rsidRDefault="0090589F" w:rsidP="00715D51">
      <w:pPr>
        <w:spacing w:after="0" w:line="240" w:lineRule="auto"/>
        <w:jc w:val="both"/>
        <w:rPr>
          <w:rFonts w:asciiTheme="majorBidi" w:hAnsiTheme="majorBidi" w:cstheme="majorBidi"/>
          <w:sz w:val="20"/>
          <w:szCs w:val="20"/>
          <w:lang w:bidi="ar-IQ"/>
        </w:rPr>
      </w:pPr>
      <w:r w:rsidRPr="009218CC">
        <w:rPr>
          <w:rFonts w:asciiTheme="majorBidi" w:hAnsiTheme="majorBidi" w:cstheme="majorBidi"/>
          <w:sz w:val="20"/>
          <w:szCs w:val="20"/>
          <w:lang w:bidi="ar-IQ"/>
        </w:rPr>
        <w:t>Source: Eviews10; Authors calculation</w:t>
      </w:r>
    </w:p>
    <w:p w14:paraId="2FD21A9C" w14:textId="77777777" w:rsidR="0090589F" w:rsidRPr="009218CC" w:rsidRDefault="0090589F" w:rsidP="00715D51">
      <w:pPr>
        <w:spacing w:after="0" w:line="240" w:lineRule="auto"/>
        <w:jc w:val="both"/>
        <w:rPr>
          <w:rFonts w:asciiTheme="majorBidi" w:hAnsiTheme="majorBidi" w:cstheme="majorBidi"/>
          <w:sz w:val="20"/>
          <w:szCs w:val="20"/>
          <w:lang w:bidi="ar-IQ"/>
        </w:rPr>
      </w:pPr>
    </w:p>
    <w:p w14:paraId="2A539AAE" w14:textId="597D7496" w:rsidR="0090589F"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According to the MacKinnon (1991)</w:t>
      </w:r>
      <w:r w:rsidR="00C752FF">
        <w:rPr>
          <w:rFonts w:asciiTheme="majorBidi" w:hAnsiTheme="majorBidi" w:cstheme="majorBidi"/>
          <w:sz w:val="24"/>
          <w:szCs w:val="24"/>
        </w:rPr>
        <w:t>,</w:t>
      </w:r>
      <w:r w:rsidRPr="009218CC">
        <w:rPr>
          <w:rFonts w:asciiTheme="majorBidi" w:hAnsiTheme="majorBidi" w:cstheme="majorBidi"/>
          <w:sz w:val="24"/>
          <w:szCs w:val="24"/>
        </w:rPr>
        <w:t xml:space="preserve"> critical values adjusted for the number of variables, the 5.0% critical τ value is </w:t>
      </w:r>
      <w:r w:rsidRPr="009218CC">
        <w:rPr>
          <w:rFonts w:asciiTheme="majorBidi" w:eastAsia="MTSY" w:hAnsiTheme="majorBidi" w:cstheme="majorBidi"/>
          <w:sz w:val="24"/>
          <w:szCs w:val="24"/>
        </w:rPr>
        <w:t>−</w:t>
      </w:r>
      <w:r w:rsidRPr="009218CC">
        <w:rPr>
          <w:rFonts w:asciiTheme="majorBidi" w:hAnsiTheme="majorBidi" w:cstheme="majorBidi"/>
          <w:sz w:val="24"/>
          <w:szCs w:val="24"/>
        </w:rPr>
        <w:t>3.29. Since the computed τ (</w:t>
      </w:r>
      <w:r w:rsidRPr="009218CC">
        <w:rPr>
          <w:rFonts w:asciiTheme="majorBidi" w:eastAsia="MTSY" w:hAnsiTheme="majorBidi" w:cstheme="majorBidi"/>
          <w:sz w:val="24"/>
          <w:szCs w:val="24"/>
        </w:rPr>
        <w:t xml:space="preserve">= </w:t>
      </w:r>
      <w:r w:rsidRPr="009218CC">
        <w:rPr>
          <w:rFonts w:asciiTheme="majorBidi" w:hAnsiTheme="majorBidi" w:cstheme="majorBidi"/>
          <w:sz w:val="24"/>
          <w:szCs w:val="24"/>
        </w:rPr>
        <w:t xml:space="preserve">t) value is more negative than this, our conclusion is that </w:t>
      </w:r>
      <w:r w:rsidR="00047BA1">
        <w:rPr>
          <w:rFonts w:asciiTheme="majorBidi" w:hAnsiTheme="majorBidi" w:cstheme="majorBidi"/>
          <w:sz w:val="24"/>
          <w:szCs w:val="24"/>
        </w:rPr>
        <w:t xml:space="preserve">the </w:t>
      </w:r>
      <w:r w:rsidRPr="009218CC">
        <w:rPr>
          <w:rFonts w:asciiTheme="majorBidi" w:hAnsiTheme="majorBidi" w:cstheme="majorBidi"/>
          <w:sz w:val="24"/>
          <w:szCs w:val="24"/>
        </w:rPr>
        <w:t xml:space="preserve">p-value estimated is significant. Accordingly, the residuals from the regression of EXsa on EGsa are I (0). This means the rejection of the null Hypothesis. Therefore, there is evidence of a cointegration relationship between EXsa and EGsa. </w:t>
      </w:r>
    </w:p>
    <w:p w14:paraId="3CEE733D" w14:textId="77777777" w:rsidR="007B55E8" w:rsidRPr="009218CC" w:rsidRDefault="007B55E8" w:rsidP="00715D51">
      <w:pPr>
        <w:spacing w:after="0" w:line="240" w:lineRule="auto"/>
        <w:jc w:val="both"/>
        <w:rPr>
          <w:rFonts w:asciiTheme="majorBidi" w:hAnsiTheme="majorBidi" w:cstheme="majorBidi"/>
          <w:sz w:val="24"/>
          <w:szCs w:val="24"/>
        </w:rPr>
      </w:pPr>
    </w:p>
    <w:p w14:paraId="6461CE0A" w14:textId="22C7AF59" w:rsidR="0090589F" w:rsidRDefault="0090589F" w:rsidP="00715D51">
      <w:pPr>
        <w:spacing w:after="0" w:line="240" w:lineRule="auto"/>
        <w:jc w:val="both"/>
        <w:rPr>
          <w:rFonts w:asciiTheme="majorBidi" w:hAnsiTheme="majorBidi" w:cstheme="majorBidi"/>
          <w:b/>
          <w:bCs/>
          <w:sz w:val="24"/>
          <w:szCs w:val="24"/>
        </w:rPr>
      </w:pPr>
      <w:r w:rsidRPr="009218CC">
        <w:rPr>
          <w:rFonts w:asciiTheme="majorBidi" w:hAnsiTheme="majorBidi" w:cstheme="majorBidi"/>
          <w:b/>
          <w:bCs/>
          <w:sz w:val="24"/>
          <w:szCs w:val="24"/>
        </w:rPr>
        <w:t xml:space="preserve">Structural stability tests of estimated Models: </w:t>
      </w:r>
    </w:p>
    <w:p w14:paraId="619EA80C" w14:textId="77777777" w:rsidR="007B55E8" w:rsidRPr="009218CC" w:rsidRDefault="007B55E8" w:rsidP="007B55E8">
      <w:pPr>
        <w:spacing w:after="0" w:line="240" w:lineRule="auto"/>
        <w:jc w:val="both"/>
        <w:rPr>
          <w:rFonts w:asciiTheme="majorBidi" w:hAnsiTheme="majorBidi" w:cstheme="majorBidi"/>
          <w:b/>
          <w:bCs/>
          <w:sz w:val="24"/>
          <w:szCs w:val="24"/>
        </w:rPr>
      </w:pPr>
    </w:p>
    <w:p w14:paraId="172A44C1" w14:textId="07164682" w:rsidR="0090589F"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The figures (1,2,3,4) below, shows</w:t>
      </w:r>
      <w:r w:rsidR="00C752FF">
        <w:rPr>
          <w:rFonts w:asciiTheme="majorBidi" w:hAnsiTheme="majorBidi" w:cstheme="majorBidi"/>
          <w:sz w:val="24"/>
          <w:szCs w:val="24"/>
        </w:rPr>
        <w:t xml:space="preserve"> the</w:t>
      </w:r>
      <w:r w:rsidRPr="009218CC">
        <w:rPr>
          <w:rFonts w:asciiTheme="majorBidi" w:hAnsiTheme="majorBidi" w:cstheme="majorBidi"/>
          <w:sz w:val="24"/>
          <w:szCs w:val="24"/>
        </w:rPr>
        <w:t xml:space="preserve"> structural stability of the time series for MENA and, SA countries. However, the total cumulative sum control chart CUSUM remaining for this pattern is an average line within the boundaries of the critical region, indicating the stability of the pattern at a large 5% boundary in figures</w:t>
      </w:r>
      <w:r w:rsidR="0065007C">
        <w:rPr>
          <w:rFonts w:asciiTheme="majorBidi" w:hAnsiTheme="majorBidi" w:cstheme="majorBidi"/>
          <w:sz w:val="24"/>
          <w:szCs w:val="24"/>
        </w:rPr>
        <w:t xml:space="preserve"> </w:t>
      </w:r>
      <w:r w:rsidRPr="009218CC">
        <w:rPr>
          <w:rFonts w:asciiTheme="majorBidi" w:hAnsiTheme="majorBidi" w:cstheme="majorBidi"/>
          <w:sz w:val="24"/>
          <w:szCs w:val="24"/>
        </w:rPr>
        <w:t>(1,3,4), which indicates the structural stability of the parameters, because they are all within the limits of confidence during the study period, even the cumulative sum of the squares of the residuals (CUSUM of Squares) Figure (2), shows some breakpoints during the period (1997-1994).</w:t>
      </w:r>
      <w:bookmarkStart w:id="26" w:name="_Hlk23460517"/>
    </w:p>
    <w:p w14:paraId="65B32E09" w14:textId="77777777" w:rsidR="00104105" w:rsidRPr="009218CC" w:rsidRDefault="00104105" w:rsidP="00715D51">
      <w:pPr>
        <w:spacing w:after="0" w:line="240" w:lineRule="auto"/>
        <w:jc w:val="both"/>
        <w:rPr>
          <w:rFonts w:asciiTheme="majorBidi" w:hAnsiTheme="majorBidi" w:cstheme="majorBidi"/>
          <w:sz w:val="24"/>
          <w:szCs w:val="24"/>
        </w:rPr>
      </w:pPr>
    </w:p>
    <w:tbl>
      <w:tblPr>
        <w:tblStyle w:val="TableGrid"/>
        <w:tblW w:w="9612" w:type="dxa"/>
        <w:tblLook w:val="04A0" w:firstRow="1" w:lastRow="0" w:firstColumn="1" w:lastColumn="0" w:noHBand="0" w:noVBand="1"/>
      </w:tblPr>
      <w:tblGrid>
        <w:gridCol w:w="4664"/>
        <w:gridCol w:w="4999"/>
      </w:tblGrid>
      <w:tr w:rsidR="00AB4465" w14:paraId="0491C2A2" w14:textId="77777777" w:rsidTr="00EA2674">
        <w:trPr>
          <w:trHeight w:val="3653"/>
        </w:trPr>
        <w:tc>
          <w:tcPr>
            <w:tcW w:w="4788" w:type="dxa"/>
          </w:tcPr>
          <w:p w14:paraId="1367C3B2" w14:textId="20145AA5" w:rsidR="00AB4465" w:rsidRDefault="008170A6" w:rsidP="00715D51">
            <w:r>
              <w:rPr>
                <w:noProof/>
              </w:rPr>
              <w:object w:dxaOrig="11009" w:dyaOrig="5789" w14:anchorId="6E5895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19.75pt;height:153.75pt;mso-width-percent:0;mso-height-percent:0;mso-width-percent:0;mso-height-percent:0" o:ole="">
                  <v:imagedata r:id="rId8" o:title=""/>
                </v:shape>
                <o:OLEObject Type="Embed" ProgID="EViews.Workfile.2" ShapeID="_x0000_i1025" DrawAspect="Content" ObjectID="_1643810948" r:id="rId9"/>
              </w:object>
            </w:r>
          </w:p>
          <w:p w14:paraId="0ECB31F9" w14:textId="77777777" w:rsidR="00AB4465" w:rsidRDefault="00AB4465" w:rsidP="00715D51">
            <w:r>
              <w:t>Figure 2; stability test CUSUM of squares for SA Countries</w:t>
            </w:r>
          </w:p>
        </w:tc>
        <w:tc>
          <w:tcPr>
            <w:tcW w:w="4824" w:type="dxa"/>
          </w:tcPr>
          <w:p w14:paraId="19F9E1B0" w14:textId="5BE4472B" w:rsidR="00AB4465" w:rsidRDefault="008170A6" w:rsidP="00715D51">
            <w:r>
              <w:rPr>
                <w:noProof/>
              </w:rPr>
              <w:object w:dxaOrig="10918" w:dyaOrig="5789" w14:anchorId="17C984E7">
                <v:shape id="_x0000_i1026" type="#_x0000_t75" alt="" style="width:239.25pt;height:150pt;mso-width-percent:0;mso-height-percent:0;mso-width-percent:0;mso-height-percent:0" o:ole="">
                  <v:imagedata r:id="rId10" o:title=""/>
                </v:shape>
                <o:OLEObject Type="Embed" ProgID="EViews.Workfile.2" ShapeID="_x0000_i1026" DrawAspect="Content" ObjectID="_1643810949" r:id="rId11"/>
              </w:object>
            </w:r>
          </w:p>
          <w:p w14:paraId="2253D151" w14:textId="77777777" w:rsidR="00AB4465" w:rsidRDefault="00AB4465" w:rsidP="00715D51">
            <w:r>
              <w:t>Figure 1; stability test CUSUM for SA Countries</w:t>
            </w:r>
          </w:p>
        </w:tc>
      </w:tr>
      <w:tr w:rsidR="00AB4465" w14:paraId="3BDD172E" w14:textId="77777777" w:rsidTr="00EA2674">
        <w:trPr>
          <w:trHeight w:val="3680"/>
        </w:trPr>
        <w:tc>
          <w:tcPr>
            <w:tcW w:w="4788" w:type="dxa"/>
          </w:tcPr>
          <w:p w14:paraId="66E468C9" w14:textId="77777777" w:rsidR="00AB4465" w:rsidRDefault="00AB4465" w:rsidP="00715D51"/>
          <w:p w14:paraId="6394E01A" w14:textId="31C7B62F" w:rsidR="00AB4465" w:rsidRDefault="008170A6" w:rsidP="00715D51">
            <w:r>
              <w:rPr>
                <w:noProof/>
              </w:rPr>
              <w:object w:dxaOrig="11009" w:dyaOrig="5789" w14:anchorId="0150F1EA">
                <v:shape id="_x0000_i1027" type="#_x0000_t75" alt="" style="width:222.75pt;height:132.75pt;mso-width-percent:0;mso-height-percent:0;mso-width-percent:0;mso-height-percent:0" o:ole="">
                  <v:imagedata r:id="rId12" o:title=""/>
                </v:shape>
                <o:OLEObject Type="Embed" ProgID="EViews.Workfile.2" ShapeID="_x0000_i1027" DrawAspect="Content" ObjectID="_1643810950" r:id="rId13"/>
              </w:object>
            </w:r>
          </w:p>
          <w:p w14:paraId="616633AA" w14:textId="77777777" w:rsidR="00AB4465" w:rsidRDefault="00AB4465" w:rsidP="00715D51">
            <w:r>
              <w:t>Figure 4; stability test CUSUM of squares for MENA Countries</w:t>
            </w:r>
          </w:p>
        </w:tc>
        <w:tc>
          <w:tcPr>
            <w:tcW w:w="4824" w:type="dxa"/>
          </w:tcPr>
          <w:p w14:paraId="28D8E204" w14:textId="50C0AFB8" w:rsidR="00AB4465" w:rsidRDefault="008170A6" w:rsidP="00715D51">
            <w:r>
              <w:rPr>
                <w:noProof/>
              </w:rPr>
              <w:object w:dxaOrig="10918" w:dyaOrig="5789" w14:anchorId="4C1F127B">
                <v:shape id="_x0000_i1028" type="#_x0000_t75" alt="" style="width:239.25pt;height:154.5pt;mso-width-percent:0;mso-height-percent:0;mso-width-percent:0;mso-height-percent:0" o:ole="">
                  <v:imagedata r:id="rId14" o:title=""/>
                </v:shape>
                <o:OLEObject Type="Embed" ProgID="EViews.Workfile.2" ShapeID="_x0000_i1028" DrawAspect="Content" ObjectID="_1643810951" r:id="rId15"/>
              </w:object>
            </w:r>
          </w:p>
          <w:p w14:paraId="23638474" w14:textId="77777777" w:rsidR="00AB4465" w:rsidRDefault="00AB4465" w:rsidP="00715D51">
            <w:r>
              <w:t>Figure 3; stability test CUSUM for MENA Countries</w:t>
            </w:r>
          </w:p>
        </w:tc>
      </w:tr>
    </w:tbl>
    <w:p w14:paraId="4964A0D3" w14:textId="7120007A" w:rsidR="0090589F" w:rsidRDefault="0090589F" w:rsidP="00715D51">
      <w:pPr>
        <w:spacing w:after="0" w:line="240" w:lineRule="auto"/>
        <w:jc w:val="both"/>
        <w:rPr>
          <w:rFonts w:asciiTheme="majorBidi" w:hAnsiTheme="majorBidi" w:cstheme="majorBidi"/>
          <w:sz w:val="20"/>
          <w:szCs w:val="20"/>
          <w:lang w:bidi="ar-IQ"/>
        </w:rPr>
      </w:pPr>
      <w:r w:rsidRPr="009218CC">
        <w:rPr>
          <w:rFonts w:asciiTheme="majorBidi" w:hAnsiTheme="majorBidi" w:cstheme="majorBidi"/>
          <w:sz w:val="20"/>
          <w:szCs w:val="20"/>
          <w:lang w:bidi="ar-IQ"/>
        </w:rPr>
        <w:t>Source: Eviews10; Authors calculation</w:t>
      </w:r>
      <w:bookmarkEnd w:id="26"/>
    </w:p>
    <w:p w14:paraId="73BF3257" w14:textId="77777777" w:rsidR="00AB4465" w:rsidRPr="009218CC" w:rsidRDefault="00AB4465" w:rsidP="00715D51">
      <w:pPr>
        <w:spacing w:after="0" w:line="240" w:lineRule="auto"/>
        <w:jc w:val="both"/>
        <w:rPr>
          <w:rFonts w:asciiTheme="majorBidi" w:hAnsiTheme="majorBidi" w:cstheme="majorBidi"/>
          <w:sz w:val="20"/>
          <w:szCs w:val="20"/>
          <w:lang w:bidi="ar-IQ"/>
        </w:rPr>
      </w:pPr>
    </w:p>
    <w:p w14:paraId="347AAA8D" w14:textId="77777777" w:rsidR="0090589F" w:rsidRDefault="0090589F" w:rsidP="00715D51">
      <w:pPr>
        <w:pStyle w:val="Default"/>
        <w:jc w:val="both"/>
        <w:rPr>
          <w:rFonts w:asciiTheme="majorBidi" w:hAnsiTheme="majorBidi" w:cstheme="majorBidi"/>
          <w:b/>
          <w:bCs/>
        </w:rPr>
      </w:pPr>
      <w:r>
        <w:rPr>
          <w:rFonts w:asciiTheme="majorBidi" w:hAnsiTheme="majorBidi" w:cstheme="majorBidi"/>
          <w:b/>
          <w:bCs/>
        </w:rPr>
        <w:t>Diagnostics tests</w:t>
      </w:r>
    </w:p>
    <w:p w14:paraId="60EDAC47" w14:textId="77777777" w:rsidR="0090589F" w:rsidRPr="00573143" w:rsidRDefault="0090589F" w:rsidP="00715D51">
      <w:pPr>
        <w:pStyle w:val="Default"/>
        <w:jc w:val="both"/>
        <w:rPr>
          <w:rFonts w:asciiTheme="majorBidi" w:hAnsiTheme="majorBidi" w:cstheme="majorBidi"/>
          <w:color w:val="auto"/>
        </w:rPr>
      </w:pPr>
      <w:r w:rsidRPr="00573143">
        <w:rPr>
          <w:rFonts w:asciiTheme="majorBidi" w:hAnsiTheme="majorBidi" w:cstheme="majorBidi"/>
          <w:color w:val="auto"/>
        </w:rPr>
        <w:t xml:space="preserve">  </w:t>
      </w:r>
    </w:p>
    <w:p w14:paraId="18F6FD75" w14:textId="43F1052E" w:rsidR="0090589F" w:rsidRPr="009218CC" w:rsidRDefault="0090589F"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 xml:space="preserve">Here we will test for both serial correlation and Heteroscedasticity between the errors. For testing the hypothesis of non-correlation of errors, we use a serial-correlation test (Breusch-Godfrey Serial Correlation- BG) since it is valid in the presence of stochastic repressors such as lagged values of the dependent variable for higher-order autocorrelation. The BG test computes the Lagrange multiplier test for non-independence in the error distribution (Ljung &amp;Rumana, 2012). Hence </w:t>
      </w:r>
      <w:r w:rsidRPr="009218CC">
        <w:rPr>
          <w:rFonts w:asciiTheme="majorBidi" w:hAnsiTheme="majorBidi" w:cstheme="majorBidi"/>
          <w:sz w:val="24"/>
          <w:szCs w:val="24"/>
        </w:rPr>
        <w:fldChar w:fldCharType="begin"/>
      </w:r>
      <w:r w:rsidRPr="009218CC">
        <w:rPr>
          <w:rFonts w:asciiTheme="majorBidi" w:hAnsiTheme="majorBidi" w:cstheme="majorBidi"/>
          <w:sz w:val="24"/>
          <w:szCs w:val="24"/>
        </w:rPr>
        <w:instrText xml:space="preserve"> REF _Ref32842368 \h  \* MERGEFORMAT </w:instrText>
      </w:r>
      <w:r w:rsidRPr="009218CC">
        <w:rPr>
          <w:rFonts w:asciiTheme="majorBidi" w:hAnsiTheme="majorBidi" w:cstheme="majorBidi"/>
          <w:sz w:val="24"/>
          <w:szCs w:val="24"/>
        </w:rPr>
      </w:r>
      <w:r w:rsidRPr="009218CC">
        <w:rPr>
          <w:rFonts w:asciiTheme="majorBidi" w:hAnsiTheme="majorBidi" w:cstheme="majorBidi"/>
          <w:sz w:val="24"/>
          <w:szCs w:val="24"/>
        </w:rPr>
        <w:fldChar w:fldCharType="separate"/>
      </w:r>
      <w:r w:rsidR="00410035" w:rsidRPr="00410035">
        <w:rPr>
          <w:rFonts w:asciiTheme="majorBidi" w:hAnsiTheme="majorBidi" w:cstheme="majorBidi"/>
          <w:sz w:val="24"/>
          <w:szCs w:val="24"/>
        </w:rPr>
        <w:t xml:space="preserve">Table </w:t>
      </w:r>
      <w:r w:rsidR="00410035" w:rsidRPr="00410035">
        <w:rPr>
          <w:rFonts w:asciiTheme="majorBidi" w:hAnsiTheme="majorBidi" w:cstheme="majorBidi"/>
          <w:noProof/>
          <w:sz w:val="24"/>
          <w:szCs w:val="24"/>
        </w:rPr>
        <w:t>7</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shows that Lagrange multiplier LM &lt;</w:t>
      </w:r>
      <w:r w:rsidRPr="009218CC">
        <w:rPr>
          <w:rFonts w:ascii="Cambria Math" w:hAnsi="Cambria Math" w:cs="Cambria Math"/>
          <w:sz w:val="24"/>
          <w:szCs w:val="24"/>
        </w:rPr>
        <w:t>𝜒</w:t>
      </w:r>
      <w:r w:rsidRPr="009218CC">
        <w:rPr>
          <w:rFonts w:asciiTheme="majorBidi" w:hAnsiTheme="majorBidi" w:cstheme="majorBidi"/>
          <w:sz w:val="24"/>
          <w:szCs w:val="24"/>
        </w:rPr>
        <w:t>2 and probability values are not significant at 5%, this indicates that there is no subjective correlation for the remainder of the estimated model, and we then reject the Null Hypothesis of being there a serial correlation between the errors.</w:t>
      </w:r>
    </w:p>
    <w:p w14:paraId="566626ED" w14:textId="77777777" w:rsidR="0090589F" w:rsidRPr="009218CC" w:rsidRDefault="0090589F" w:rsidP="00715D51">
      <w:pPr>
        <w:spacing w:after="0" w:line="240" w:lineRule="auto"/>
        <w:jc w:val="both"/>
        <w:rPr>
          <w:rFonts w:asciiTheme="majorBidi" w:hAnsiTheme="majorBidi" w:cstheme="majorBidi"/>
          <w:sz w:val="24"/>
          <w:szCs w:val="24"/>
        </w:rPr>
      </w:pPr>
    </w:p>
    <w:p w14:paraId="27F03F7F" w14:textId="47F8589B" w:rsidR="0090589F" w:rsidRDefault="0090589F" w:rsidP="00715D51">
      <w:pPr>
        <w:pStyle w:val="Caption"/>
        <w:spacing w:after="0"/>
        <w:rPr>
          <w:lang w:val="en-GB"/>
        </w:rPr>
      </w:pPr>
      <w:bookmarkStart w:id="27" w:name="_Ref32842368"/>
      <w:r w:rsidRPr="009218CC">
        <w:t xml:space="preserve">Table </w:t>
      </w:r>
      <w:fldSimple w:instr=" SEQ Table \* ARABIC ">
        <w:r w:rsidR="00410035">
          <w:rPr>
            <w:noProof/>
          </w:rPr>
          <w:t>7</w:t>
        </w:r>
      </w:fldSimple>
      <w:bookmarkEnd w:id="27"/>
      <w:r w:rsidRPr="009218CC">
        <w:rPr>
          <w:lang w:val="en-GB"/>
        </w:rPr>
        <w:t>: Breusch-Godfrey Serial Correlation test outputs</w:t>
      </w:r>
    </w:p>
    <w:p w14:paraId="1D6C1FA2" w14:textId="77777777" w:rsidR="007B55E8" w:rsidRPr="007B55E8" w:rsidRDefault="007B55E8" w:rsidP="007B55E8">
      <w:pPr>
        <w:spacing w:after="0" w:line="240" w:lineRule="auto"/>
        <w:rPr>
          <w:lang w:val="en-GB"/>
        </w:rPr>
      </w:pPr>
    </w:p>
    <w:tbl>
      <w:tblPr>
        <w:tblStyle w:val="TableGrid"/>
        <w:bidiVisual/>
        <w:tblW w:w="0" w:type="auto"/>
        <w:tblLook w:val="04A0" w:firstRow="1" w:lastRow="0" w:firstColumn="1" w:lastColumn="0" w:noHBand="0" w:noVBand="1"/>
      </w:tblPr>
      <w:tblGrid>
        <w:gridCol w:w="1178"/>
        <w:gridCol w:w="2443"/>
        <w:gridCol w:w="1682"/>
        <w:gridCol w:w="1852"/>
        <w:gridCol w:w="2205"/>
      </w:tblGrid>
      <w:tr w:rsidR="0090589F" w:rsidRPr="005C1768" w14:paraId="13CF5C36" w14:textId="77777777" w:rsidTr="00F6757B">
        <w:trPr>
          <w:trHeight w:val="305"/>
        </w:trPr>
        <w:tc>
          <w:tcPr>
            <w:tcW w:w="7314" w:type="dxa"/>
            <w:gridSpan w:val="4"/>
            <w:tcBorders>
              <w:top w:val="single" w:sz="4" w:space="0" w:color="auto"/>
              <w:left w:val="nil"/>
              <w:bottom w:val="single" w:sz="4" w:space="0" w:color="auto"/>
              <w:right w:val="nil"/>
            </w:tcBorders>
          </w:tcPr>
          <w:p w14:paraId="46C0A61B" w14:textId="77777777" w:rsidR="0090589F" w:rsidRPr="005C1768" w:rsidRDefault="0090589F" w:rsidP="00715D51">
            <w:pPr>
              <w:autoSpaceDE w:val="0"/>
              <w:autoSpaceDN w:val="0"/>
              <w:adjustRightInd w:val="0"/>
              <w:jc w:val="center"/>
              <w:rPr>
                <w:rFonts w:asciiTheme="majorBidi" w:hAnsiTheme="majorBidi" w:cstheme="majorBidi"/>
                <w:color w:val="000000"/>
                <w:sz w:val="24"/>
                <w:szCs w:val="24"/>
                <w:rtl/>
              </w:rPr>
            </w:pPr>
            <w:bookmarkStart w:id="28" w:name="_Hlk18850870"/>
            <w:r w:rsidRPr="005C1768">
              <w:rPr>
                <w:rFonts w:asciiTheme="majorBidi" w:hAnsiTheme="majorBidi" w:cstheme="majorBidi"/>
                <w:color w:val="000000"/>
                <w:sz w:val="24"/>
                <w:szCs w:val="24"/>
              </w:rPr>
              <w:t>Breusch-Godfrey Serial Correlation</w:t>
            </w:r>
          </w:p>
        </w:tc>
        <w:tc>
          <w:tcPr>
            <w:tcW w:w="2262" w:type="dxa"/>
            <w:tcBorders>
              <w:top w:val="single" w:sz="4" w:space="0" w:color="auto"/>
              <w:left w:val="nil"/>
              <w:bottom w:val="single" w:sz="4" w:space="0" w:color="auto"/>
              <w:right w:val="nil"/>
            </w:tcBorders>
          </w:tcPr>
          <w:p w14:paraId="67B131C6" w14:textId="77777777" w:rsidR="0090589F" w:rsidRPr="005C1768" w:rsidRDefault="0090589F" w:rsidP="00715D51">
            <w:pPr>
              <w:autoSpaceDE w:val="0"/>
              <w:autoSpaceDN w:val="0"/>
              <w:adjustRightInd w:val="0"/>
              <w:jc w:val="center"/>
              <w:rPr>
                <w:rFonts w:asciiTheme="majorBidi" w:hAnsiTheme="majorBidi" w:cstheme="majorBidi"/>
                <w:color w:val="000000"/>
                <w:sz w:val="24"/>
                <w:szCs w:val="24"/>
                <w:rtl/>
              </w:rPr>
            </w:pPr>
            <w:r w:rsidRPr="005C1768">
              <w:rPr>
                <w:rFonts w:asciiTheme="majorBidi" w:hAnsiTheme="majorBidi" w:cstheme="majorBidi"/>
                <w:color w:val="000000"/>
                <w:sz w:val="24"/>
                <w:szCs w:val="24"/>
              </w:rPr>
              <w:t>Country groups</w:t>
            </w:r>
          </w:p>
        </w:tc>
        <w:bookmarkEnd w:id="28"/>
      </w:tr>
      <w:tr w:rsidR="0090589F" w:rsidRPr="005C1768" w14:paraId="1EE1C0F3" w14:textId="77777777" w:rsidTr="00F6757B">
        <w:tc>
          <w:tcPr>
            <w:tcW w:w="1193" w:type="dxa"/>
            <w:tcBorders>
              <w:top w:val="single" w:sz="4" w:space="0" w:color="auto"/>
              <w:left w:val="nil"/>
              <w:bottom w:val="nil"/>
              <w:right w:val="nil"/>
            </w:tcBorders>
            <w:vAlign w:val="bottom"/>
          </w:tcPr>
          <w:p w14:paraId="151150F2"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0.5440</w:t>
            </w:r>
          </w:p>
        </w:tc>
        <w:tc>
          <w:tcPr>
            <w:tcW w:w="2518" w:type="dxa"/>
            <w:tcBorders>
              <w:top w:val="single" w:sz="4" w:space="0" w:color="auto"/>
              <w:left w:val="nil"/>
              <w:bottom w:val="nil"/>
              <w:right w:val="nil"/>
            </w:tcBorders>
            <w:vAlign w:val="bottom"/>
          </w:tcPr>
          <w:p w14:paraId="545B18C6"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Prob. F (1,26)</w:t>
            </w:r>
          </w:p>
        </w:tc>
        <w:tc>
          <w:tcPr>
            <w:tcW w:w="1709" w:type="dxa"/>
            <w:tcBorders>
              <w:top w:val="single" w:sz="4" w:space="0" w:color="auto"/>
              <w:left w:val="nil"/>
              <w:bottom w:val="nil"/>
              <w:right w:val="nil"/>
            </w:tcBorders>
            <w:vAlign w:val="bottom"/>
          </w:tcPr>
          <w:p w14:paraId="45D23AFF"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0.625206</w:t>
            </w:r>
          </w:p>
        </w:tc>
        <w:tc>
          <w:tcPr>
            <w:tcW w:w="1894" w:type="dxa"/>
            <w:tcBorders>
              <w:top w:val="single" w:sz="4" w:space="0" w:color="auto"/>
              <w:left w:val="nil"/>
              <w:bottom w:val="nil"/>
              <w:right w:val="nil"/>
            </w:tcBorders>
            <w:vAlign w:val="bottom"/>
          </w:tcPr>
          <w:p w14:paraId="2D2E2506"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F-statistic</w:t>
            </w:r>
          </w:p>
        </w:tc>
        <w:tc>
          <w:tcPr>
            <w:tcW w:w="2262" w:type="dxa"/>
            <w:vMerge w:val="restart"/>
            <w:tcBorders>
              <w:top w:val="single" w:sz="4" w:space="0" w:color="auto"/>
              <w:left w:val="nil"/>
              <w:bottom w:val="nil"/>
              <w:right w:val="nil"/>
            </w:tcBorders>
          </w:tcPr>
          <w:p w14:paraId="5E4F2F98" w14:textId="77777777" w:rsidR="0090589F" w:rsidRPr="005C1768" w:rsidRDefault="0090589F" w:rsidP="00715D51">
            <w:pPr>
              <w:autoSpaceDE w:val="0"/>
              <w:autoSpaceDN w:val="0"/>
              <w:adjustRightInd w:val="0"/>
              <w:rPr>
                <w:rFonts w:asciiTheme="majorBidi" w:hAnsiTheme="majorBidi" w:cstheme="majorBidi"/>
                <w:color w:val="000000"/>
                <w:sz w:val="24"/>
                <w:szCs w:val="24"/>
              </w:rPr>
            </w:pPr>
            <w:r w:rsidRPr="005C1768">
              <w:rPr>
                <w:rFonts w:asciiTheme="majorBidi" w:hAnsiTheme="majorBidi" w:cstheme="majorBidi"/>
                <w:color w:val="000000"/>
                <w:sz w:val="24"/>
                <w:szCs w:val="24"/>
              </w:rPr>
              <w:t>Middle East</w:t>
            </w:r>
          </w:p>
        </w:tc>
      </w:tr>
      <w:tr w:rsidR="0090589F" w:rsidRPr="005C1768" w14:paraId="43E5E847" w14:textId="77777777" w:rsidTr="00F6757B">
        <w:tc>
          <w:tcPr>
            <w:tcW w:w="1193" w:type="dxa"/>
            <w:tcBorders>
              <w:top w:val="nil"/>
              <w:left w:val="nil"/>
              <w:bottom w:val="nil"/>
              <w:right w:val="nil"/>
            </w:tcBorders>
            <w:vAlign w:val="bottom"/>
          </w:tcPr>
          <w:p w14:paraId="55B3DEE0"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0.4735</w:t>
            </w:r>
          </w:p>
        </w:tc>
        <w:tc>
          <w:tcPr>
            <w:tcW w:w="2518" w:type="dxa"/>
            <w:tcBorders>
              <w:top w:val="nil"/>
              <w:left w:val="nil"/>
              <w:bottom w:val="nil"/>
              <w:right w:val="nil"/>
            </w:tcBorders>
            <w:vAlign w:val="bottom"/>
          </w:tcPr>
          <w:p w14:paraId="707A24D8"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Prob. Chi-Square (1)</w:t>
            </w:r>
          </w:p>
        </w:tc>
        <w:tc>
          <w:tcPr>
            <w:tcW w:w="1709" w:type="dxa"/>
            <w:tcBorders>
              <w:top w:val="nil"/>
              <w:left w:val="nil"/>
              <w:bottom w:val="nil"/>
              <w:right w:val="nil"/>
            </w:tcBorders>
            <w:vAlign w:val="bottom"/>
          </w:tcPr>
          <w:p w14:paraId="18E45AC6"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1.495312</w:t>
            </w:r>
          </w:p>
        </w:tc>
        <w:tc>
          <w:tcPr>
            <w:tcW w:w="1894" w:type="dxa"/>
            <w:tcBorders>
              <w:top w:val="nil"/>
              <w:left w:val="nil"/>
              <w:bottom w:val="nil"/>
              <w:right w:val="nil"/>
            </w:tcBorders>
            <w:vAlign w:val="bottom"/>
          </w:tcPr>
          <w:p w14:paraId="0B7B0B6A"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Obs*R-squared</w:t>
            </w:r>
          </w:p>
        </w:tc>
        <w:tc>
          <w:tcPr>
            <w:tcW w:w="2262" w:type="dxa"/>
            <w:vMerge/>
            <w:tcBorders>
              <w:top w:val="nil"/>
              <w:left w:val="nil"/>
              <w:bottom w:val="nil"/>
              <w:right w:val="nil"/>
            </w:tcBorders>
          </w:tcPr>
          <w:p w14:paraId="0A719ECE" w14:textId="77777777" w:rsidR="0090589F" w:rsidRPr="005C1768" w:rsidRDefault="0090589F" w:rsidP="00715D51">
            <w:pPr>
              <w:autoSpaceDE w:val="0"/>
              <w:autoSpaceDN w:val="0"/>
              <w:adjustRightInd w:val="0"/>
              <w:rPr>
                <w:rFonts w:asciiTheme="majorBidi" w:hAnsiTheme="majorBidi" w:cstheme="majorBidi"/>
                <w:color w:val="000000"/>
                <w:sz w:val="24"/>
                <w:szCs w:val="24"/>
              </w:rPr>
            </w:pPr>
          </w:p>
        </w:tc>
      </w:tr>
      <w:tr w:rsidR="0090589F" w:rsidRPr="005C1768" w14:paraId="054386E1" w14:textId="77777777" w:rsidTr="00F6757B">
        <w:tc>
          <w:tcPr>
            <w:tcW w:w="1193" w:type="dxa"/>
            <w:tcBorders>
              <w:top w:val="nil"/>
              <w:left w:val="nil"/>
              <w:bottom w:val="single" w:sz="4" w:space="0" w:color="auto"/>
              <w:right w:val="nil"/>
            </w:tcBorders>
            <w:vAlign w:val="bottom"/>
          </w:tcPr>
          <w:p w14:paraId="660CC268"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0.5677</w:t>
            </w:r>
          </w:p>
        </w:tc>
        <w:tc>
          <w:tcPr>
            <w:tcW w:w="2518" w:type="dxa"/>
            <w:tcBorders>
              <w:top w:val="nil"/>
              <w:left w:val="nil"/>
              <w:bottom w:val="single" w:sz="4" w:space="0" w:color="auto"/>
              <w:right w:val="nil"/>
            </w:tcBorders>
            <w:vAlign w:val="bottom"/>
          </w:tcPr>
          <w:p w14:paraId="128B0F16"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Prob. F (1,26)</w:t>
            </w:r>
          </w:p>
        </w:tc>
        <w:tc>
          <w:tcPr>
            <w:tcW w:w="1709" w:type="dxa"/>
            <w:tcBorders>
              <w:top w:val="nil"/>
              <w:left w:val="nil"/>
              <w:bottom w:val="single" w:sz="4" w:space="0" w:color="auto"/>
              <w:right w:val="nil"/>
            </w:tcBorders>
            <w:vAlign w:val="bottom"/>
          </w:tcPr>
          <w:p w14:paraId="7BCE89C4"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0.578222</w:t>
            </w:r>
          </w:p>
        </w:tc>
        <w:tc>
          <w:tcPr>
            <w:tcW w:w="1894" w:type="dxa"/>
            <w:tcBorders>
              <w:top w:val="nil"/>
              <w:left w:val="nil"/>
              <w:bottom w:val="single" w:sz="4" w:space="0" w:color="auto"/>
              <w:right w:val="nil"/>
            </w:tcBorders>
            <w:vAlign w:val="bottom"/>
          </w:tcPr>
          <w:p w14:paraId="3D882F0C"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F-statistic</w:t>
            </w:r>
          </w:p>
        </w:tc>
        <w:tc>
          <w:tcPr>
            <w:tcW w:w="2262" w:type="dxa"/>
            <w:tcBorders>
              <w:top w:val="nil"/>
              <w:left w:val="nil"/>
              <w:bottom w:val="single" w:sz="4" w:space="0" w:color="auto"/>
              <w:right w:val="nil"/>
            </w:tcBorders>
          </w:tcPr>
          <w:p w14:paraId="2C81A92A" w14:textId="77777777" w:rsidR="0090589F" w:rsidRPr="005C1768" w:rsidRDefault="0090589F" w:rsidP="00715D51">
            <w:pPr>
              <w:autoSpaceDE w:val="0"/>
              <w:autoSpaceDN w:val="0"/>
              <w:adjustRightInd w:val="0"/>
              <w:rPr>
                <w:rFonts w:asciiTheme="majorBidi" w:hAnsiTheme="majorBidi" w:cstheme="majorBidi"/>
                <w:color w:val="000000"/>
                <w:sz w:val="24"/>
                <w:szCs w:val="24"/>
              </w:rPr>
            </w:pPr>
            <w:r w:rsidRPr="005C1768">
              <w:rPr>
                <w:rFonts w:asciiTheme="majorBidi" w:hAnsiTheme="majorBidi" w:cstheme="majorBidi"/>
                <w:color w:val="000000"/>
                <w:sz w:val="24"/>
                <w:szCs w:val="24"/>
              </w:rPr>
              <w:t>South Asia</w:t>
            </w:r>
          </w:p>
        </w:tc>
      </w:tr>
    </w:tbl>
    <w:p w14:paraId="0A9A1852" w14:textId="77777777" w:rsidR="0090589F" w:rsidRPr="009218CC" w:rsidRDefault="0090589F" w:rsidP="00715D51">
      <w:pPr>
        <w:spacing w:after="0" w:line="240" w:lineRule="auto"/>
        <w:jc w:val="both"/>
        <w:rPr>
          <w:rFonts w:asciiTheme="majorBidi" w:hAnsiTheme="majorBidi" w:cstheme="majorBidi"/>
          <w:sz w:val="20"/>
          <w:szCs w:val="20"/>
          <w:lang w:bidi="ar-IQ"/>
        </w:rPr>
      </w:pPr>
      <w:r w:rsidRPr="009218CC">
        <w:rPr>
          <w:rFonts w:asciiTheme="majorBidi" w:hAnsiTheme="majorBidi" w:cstheme="majorBidi"/>
          <w:sz w:val="20"/>
          <w:szCs w:val="20"/>
          <w:lang w:bidi="ar-IQ"/>
        </w:rPr>
        <w:t xml:space="preserve">Source: Eviews10; Authors calculation  </w:t>
      </w:r>
    </w:p>
    <w:p w14:paraId="54A3A634" w14:textId="77777777" w:rsidR="0090589F" w:rsidRPr="009218CC" w:rsidRDefault="0090589F" w:rsidP="00715D51">
      <w:pPr>
        <w:spacing w:after="0" w:line="240" w:lineRule="auto"/>
        <w:contextualSpacing/>
        <w:jc w:val="both"/>
        <w:rPr>
          <w:rFonts w:asciiTheme="majorBidi" w:hAnsiTheme="majorBidi" w:cstheme="majorBidi"/>
          <w:color w:val="000000"/>
          <w:sz w:val="20"/>
          <w:szCs w:val="20"/>
        </w:rPr>
      </w:pPr>
    </w:p>
    <w:p w14:paraId="252BFD5F" w14:textId="3B61BAC5" w:rsidR="0090589F" w:rsidRPr="009218CC" w:rsidRDefault="0090589F" w:rsidP="00715D51">
      <w:pPr>
        <w:spacing w:after="0" w:line="240" w:lineRule="auto"/>
        <w:contextualSpacing/>
        <w:jc w:val="both"/>
        <w:rPr>
          <w:rFonts w:asciiTheme="majorBidi" w:hAnsiTheme="majorBidi" w:cstheme="majorBidi"/>
          <w:sz w:val="24"/>
          <w:szCs w:val="24"/>
        </w:rPr>
      </w:pPr>
      <w:r w:rsidRPr="009218CC">
        <w:rPr>
          <w:rFonts w:asciiTheme="majorBidi" w:hAnsiTheme="majorBidi" w:cstheme="majorBidi"/>
          <w:sz w:val="24"/>
          <w:szCs w:val="24"/>
        </w:rPr>
        <w:t>There are several tests to detect whether the residuals are homogeneous or not, among them the ARCH test. It was found that the model does not suffer from the Heter</w:t>
      </w:r>
      <w:r w:rsidRPr="009218CC">
        <w:rPr>
          <w:rFonts w:asciiTheme="majorBidi" w:hAnsiTheme="majorBidi" w:cstheme="majorBidi"/>
          <w:sz w:val="24"/>
          <w:szCs w:val="24"/>
          <w:lang w:bidi="ar-IQ"/>
        </w:rPr>
        <w:t>oscedastic</w:t>
      </w:r>
      <w:r w:rsidRPr="009218CC">
        <w:rPr>
          <w:rFonts w:asciiTheme="majorBidi" w:hAnsiTheme="majorBidi" w:cstheme="majorBidi"/>
          <w:sz w:val="24"/>
          <w:szCs w:val="24"/>
        </w:rPr>
        <w:t>ity, while the value of LM &lt;</w:t>
      </w:r>
      <w:r w:rsidRPr="009218CC">
        <w:rPr>
          <w:rFonts w:ascii="Cambria Math" w:hAnsi="Cambria Math" w:cs="Cambria Math"/>
          <w:sz w:val="24"/>
          <w:szCs w:val="24"/>
        </w:rPr>
        <w:t>𝜒</w:t>
      </w:r>
      <w:r w:rsidRPr="009218CC">
        <w:rPr>
          <w:rFonts w:asciiTheme="majorBidi" w:hAnsiTheme="majorBidi" w:cstheme="majorBidi"/>
          <w:sz w:val="24"/>
          <w:szCs w:val="24"/>
          <w:vertAlign w:val="superscript"/>
        </w:rPr>
        <w:t>2</w:t>
      </w:r>
      <w:r w:rsidRPr="009218CC">
        <w:rPr>
          <w:rFonts w:asciiTheme="majorBidi" w:hAnsiTheme="majorBidi" w:cstheme="majorBidi"/>
          <w:sz w:val="24"/>
          <w:szCs w:val="24"/>
        </w:rPr>
        <w:t xml:space="preserve"> and the probability values are not significant at 5%, and this indicates the Homoscedasticity of the residuals estimated, as shown in </w:t>
      </w:r>
      <w:r w:rsidRPr="009218CC">
        <w:rPr>
          <w:rFonts w:asciiTheme="majorBidi" w:hAnsiTheme="majorBidi" w:cstheme="majorBidi"/>
          <w:sz w:val="24"/>
          <w:szCs w:val="24"/>
        </w:rPr>
        <w:fldChar w:fldCharType="begin"/>
      </w:r>
      <w:r w:rsidRPr="009218CC">
        <w:rPr>
          <w:rFonts w:asciiTheme="majorBidi" w:hAnsiTheme="majorBidi" w:cstheme="majorBidi"/>
          <w:sz w:val="24"/>
          <w:szCs w:val="24"/>
        </w:rPr>
        <w:instrText xml:space="preserve"> REF _Ref32842397 \h  \* MERGEFORMAT </w:instrText>
      </w:r>
      <w:r w:rsidRPr="009218CC">
        <w:rPr>
          <w:rFonts w:asciiTheme="majorBidi" w:hAnsiTheme="majorBidi" w:cstheme="majorBidi"/>
          <w:sz w:val="24"/>
          <w:szCs w:val="24"/>
        </w:rPr>
      </w:r>
      <w:r w:rsidRPr="009218CC">
        <w:rPr>
          <w:rFonts w:asciiTheme="majorBidi" w:hAnsiTheme="majorBidi" w:cstheme="majorBidi"/>
          <w:sz w:val="24"/>
          <w:szCs w:val="24"/>
        </w:rPr>
        <w:fldChar w:fldCharType="separate"/>
      </w:r>
      <w:r w:rsidR="00410035" w:rsidRPr="00410035">
        <w:rPr>
          <w:rFonts w:asciiTheme="majorBidi" w:hAnsiTheme="majorBidi" w:cstheme="majorBidi"/>
          <w:sz w:val="24"/>
          <w:szCs w:val="24"/>
        </w:rPr>
        <w:t xml:space="preserve">Table </w:t>
      </w:r>
      <w:r w:rsidR="00410035" w:rsidRPr="00410035">
        <w:rPr>
          <w:rFonts w:asciiTheme="majorBidi" w:hAnsiTheme="majorBidi" w:cstheme="majorBidi"/>
          <w:noProof/>
          <w:sz w:val="24"/>
          <w:szCs w:val="24"/>
        </w:rPr>
        <w:t>8</w:t>
      </w:r>
      <w:r w:rsidRPr="009218CC">
        <w:rPr>
          <w:rFonts w:asciiTheme="majorBidi" w:hAnsiTheme="majorBidi" w:cstheme="majorBidi"/>
          <w:sz w:val="24"/>
          <w:szCs w:val="24"/>
        </w:rPr>
        <w:fldChar w:fldCharType="end"/>
      </w:r>
      <w:r w:rsidRPr="009218CC">
        <w:rPr>
          <w:rFonts w:asciiTheme="majorBidi" w:hAnsiTheme="majorBidi" w:cstheme="majorBidi"/>
          <w:sz w:val="24"/>
          <w:szCs w:val="24"/>
        </w:rPr>
        <w:t xml:space="preserve"> below:</w:t>
      </w:r>
    </w:p>
    <w:p w14:paraId="23A3EF3E" w14:textId="77777777" w:rsidR="0090589F" w:rsidRPr="009218CC" w:rsidRDefault="0090589F" w:rsidP="00715D51">
      <w:pPr>
        <w:spacing w:after="0" w:line="240" w:lineRule="auto"/>
        <w:contextualSpacing/>
        <w:jc w:val="both"/>
        <w:rPr>
          <w:rFonts w:asciiTheme="majorBidi" w:hAnsiTheme="majorBidi" w:cstheme="majorBidi"/>
          <w:sz w:val="24"/>
          <w:szCs w:val="24"/>
        </w:rPr>
      </w:pPr>
    </w:p>
    <w:p w14:paraId="631DED2C" w14:textId="58063DDA" w:rsidR="0090589F" w:rsidRDefault="0090589F" w:rsidP="00715D51">
      <w:pPr>
        <w:pStyle w:val="Caption"/>
        <w:spacing w:after="0"/>
        <w:rPr>
          <w:lang w:val="en-GB"/>
        </w:rPr>
      </w:pPr>
      <w:bookmarkStart w:id="29" w:name="_Ref32842397"/>
      <w:r w:rsidRPr="009218CC">
        <w:t xml:space="preserve">Table </w:t>
      </w:r>
      <w:fldSimple w:instr=" SEQ Table \* ARABIC ">
        <w:r w:rsidR="00410035">
          <w:rPr>
            <w:noProof/>
          </w:rPr>
          <w:t>8</w:t>
        </w:r>
      </w:fldSimple>
      <w:bookmarkEnd w:id="29"/>
      <w:r w:rsidRPr="009218CC">
        <w:rPr>
          <w:lang w:val="en-GB"/>
        </w:rPr>
        <w:t>: Heteroscedasticity Test outputs: ARCH</w:t>
      </w:r>
    </w:p>
    <w:p w14:paraId="027FB049" w14:textId="77777777" w:rsidR="007B55E8" w:rsidRPr="007B55E8" w:rsidRDefault="007B55E8" w:rsidP="007B55E8">
      <w:pPr>
        <w:spacing w:after="0" w:line="240" w:lineRule="auto"/>
        <w:rPr>
          <w:lang w:val="en-GB"/>
        </w:rPr>
      </w:pPr>
    </w:p>
    <w:tbl>
      <w:tblPr>
        <w:tblStyle w:val="TableGrid"/>
        <w:bidiVisual/>
        <w:tblW w:w="0" w:type="auto"/>
        <w:tblLook w:val="04A0" w:firstRow="1" w:lastRow="0" w:firstColumn="1" w:lastColumn="0" w:noHBand="0" w:noVBand="1"/>
      </w:tblPr>
      <w:tblGrid>
        <w:gridCol w:w="1178"/>
        <w:gridCol w:w="2443"/>
        <w:gridCol w:w="1682"/>
        <w:gridCol w:w="1852"/>
        <w:gridCol w:w="2205"/>
      </w:tblGrid>
      <w:tr w:rsidR="0090589F" w:rsidRPr="005C1768" w14:paraId="2C201CD8" w14:textId="77777777" w:rsidTr="00F6757B">
        <w:trPr>
          <w:trHeight w:val="305"/>
        </w:trPr>
        <w:tc>
          <w:tcPr>
            <w:tcW w:w="7314" w:type="dxa"/>
            <w:gridSpan w:val="4"/>
            <w:tcBorders>
              <w:top w:val="single" w:sz="4" w:space="0" w:color="auto"/>
              <w:left w:val="nil"/>
              <w:bottom w:val="single" w:sz="4" w:space="0" w:color="auto"/>
              <w:right w:val="nil"/>
            </w:tcBorders>
          </w:tcPr>
          <w:p w14:paraId="0E208E0C" w14:textId="77777777" w:rsidR="0090589F" w:rsidRPr="005C1768" w:rsidRDefault="0090589F" w:rsidP="00715D51">
            <w:pPr>
              <w:autoSpaceDE w:val="0"/>
              <w:autoSpaceDN w:val="0"/>
              <w:adjustRightInd w:val="0"/>
              <w:jc w:val="center"/>
              <w:rPr>
                <w:rFonts w:asciiTheme="majorBidi" w:hAnsiTheme="majorBidi" w:cstheme="majorBidi"/>
                <w:color w:val="000000"/>
                <w:sz w:val="24"/>
                <w:szCs w:val="24"/>
                <w:rtl/>
              </w:rPr>
            </w:pPr>
            <w:r w:rsidRPr="005C1768">
              <w:rPr>
                <w:rFonts w:asciiTheme="majorBidi" w:hAnsiTheme="majorBidi" w:cstheme="majorBidi"/>
                <w:color w:val="000000"/>
                <w:sz w:val="24"/>
                <w:szCs w:val="24"/>
              </w:rPr>
              <w:t>Heteroscedasticity Test: ARCH</w:t>
            </w:r>
          </w:p>
        </w:tc>
        <w:tc>
          <w:tcPr>
            <w:tcW w:w="2262" w:type="dxa"/>
            <w:tcBorders>
              <w:top w:val="single" w:sz="4" w:space="0" w:color="auto"/>
              <w:left w:val="nil"/>
              <w:bottom w:val="single" w:sz="4" w:space="0" w:color="auto"/>
              <w:right w:val="nil"/>
            </w:tcBorders>
          </w:tcPr>
          <w:p w14:paraId="11F62CC4"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tl/>
              </w:rPr>
            </w:pPr>
            <w:r w:rsidRPr="005C1768">
              <w:rPr>
                <w:rFonts w:asciiTheme="majorBidi" w:hAnsiTheme="majorBidi" w:cstheme="majorBidi"/>
                <w:color w:val="000000"/>
                <w:sz w:val="24"/>
                <w:szCs w:val="24"/>
              </w:rPr>
              <w:t>Country groups</w:t>
            </w:r>
          </w:p>
        </w:tc>
      </w:tr>
      <w:tr w:rsidR="0090589F" w:rsidRPr="005C1768" w14:paraId="2D99B482" w14:textId="77777777" w:rsidTr="00F6757B">
        <w:tc>
          <w:tcPr>
            <w:tcW w:w="1193" w:type="dxa"/>
            <w:tcBorders>
              <w:top w:val="single" w:sz="4" w:space="0" w:color="auto"/>
              <w:left w:val="nil"/>
              <w:bottom w:val="nil"/>
              <w:right w:val="nil"/>
            </w:tcBorders>
            <w:vAlign w:val="bottom"/>
          </w:tcPr>
          <w:p w14:paraId="66FF4270"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0.7693</w:t>
            </w:r>
          </w:p>
        </w:tc>
        <w:tc>
          <w:tcPr>
            <w:tcW w:w="2518" w:type="dxa"/>
            <w:tcBorders>
              <w:top w:val="single" w:sz="4" w:space="0" w:color="auto"/>
              <w:left w:val="nil"/>
              <w:bottom w:val="nil"/>
              <w:right w:val="nil"/>
            </w:tcBorders>
            <w:vAlign w:val="bottom"/>
          </w:tcPr>
          <w:p w14:paraId="69A4B6D3"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Prob. F (1,26)</w:t>
            </w:r>
          </w:p>
        </w:tc>
        <w:tc>
          <w:tcPr>
            <w:tcW w:w="1709" w:type="dxa"/>
            <w:tcBorders>
              <w:top w:val="single" w:sz="4" w:space="0" w:color="auto"/>
              <w:left w:val="nil"/>
              <w:bottom w:val="nil"/>
              <w:right w:val="nil"/>
            </w:tcBorders>
            <w:vAlign w:val="bottom"/>
          </w:tcPr>
          <w:p w14:paraId="6F06AB52"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0.087845</w:t>
            </w:r>
          </w:p>
        </w:tc>
        <w:tc>
          <w:tcPr>
            <w:tcW w:w="1894" w:type="dxa"/>
            <w:tcBorders>
              <w:top w:val="single" w:sz="4" w:space="0" w:color="auto"/>
              <w:left w:val="nil"/>
              <w:bottom w:val="nil"/>
              <w:right w:val="nil"/>
            </w:tcBorders>
            <w:vAlign w:val="bottom"/>
          </w:tcPr>
          <w:p w14:paraId="6DE74D7D"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F-statistic</w:t>
            </w:r>
          </w:p>
        </w:tc>
        <w:tc>
          <w:tcPr>
            <w:tcW w:w="2262" w:type="dxa"/>
            <w:vMerge w:val="restart"/>
            <w:tcBorders>
              <w:top w:val="single" w:sz="4" w:space="0" w:color="auto"/>
              <w:left w:val="nil"/>
              <w:bottom w:val="nil"/>
              <w:right w:val="nil"/>
            </w:tcBorders>
          </w:tcPr>
          <w:p w14:paraId="5D94B968"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 xml:space="preserve">Middle East </w:t>
            </w:r>
          </w:p>
        </w:tc>
      </w:tr>
      <w:tr w:rsidR="0090589F" w:rsidRPr="005C1768" w14:paraId="20ABBCCC" w14:textId="77777777" w:rsidTr="00F6757B">
        <w:tc>
          <w:tcPr>
            <w:tcW w:w="1193" w:type="dxa"/>
            <w:tcBorders>
              <w:top w:val="nil"/>
              <w:left w:val="nil"/>
              <w:bottom w:val="nil"/>
              <w:right w:val="nil"/>
            </w:tcBorders>
            <w:vAlign w:val="bottom"/>
          </w:tcPr>
          <w:p w14:paraId="7CAE9E03"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0.7588</w:t>
            </w:r>
          </w:p>
        </w:tc>
        <w:tc>
          <w:tcPr>
            <w:tcW w:w="2518" w:type="dxa"/>
            <w:tcBorders>
              <w:top w:val="nil"/>
              <w:left w:val="nil"/>
              <w:bottom w:val="nil"/>
              <w:right w:val="nil"/>
            </w:tcBorders>
            <w:vAlign w:val="bottom"/>
          </w:tcPr>
          <w:p w14:paraId="51F0E189"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Prob. Chi-Square (1)</w:t>
            </w:r>
          </w:p>
        </w:tc>
        <w:tc>
          <w:tcPr>
            <w:tcW w:w="1709" w:type="dxa"/>
            <w:tcBorders>
              <w:top w:val="nil"/>
              <w:left w:val="nil"/>
              <w:bottom w:val="nil"/>
              <w:right w:val="nil"/>
            </w:tcBorders>
            <w:vAlign w:val="bottom"/>
          </w:tcPr>
          <w:p w14:paraId="210915C5"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0.094284</w:t>
            </w:r>
          </w:p>
        </w:tc>
        <w:tc>
          <w:tcPr>
            <w:tcW w:w="1894" w:type="dxa"/>
            <w:tcBorders>
              <w:top w:val="nil"/>
              <w:left w:val="nil"/>
              <w:bottom w:val="nil"/>
              <w:right w:val="nil"/>
            </w:tcBorders>
            <w:vAlign w:val="bottom"/>
          </w:tcPr>
          <w:p w14:paraId="7494E79A"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Obs*R-squared</w:t>
            </w:r>
          </w:p>
        </w:tc>
        <w:tc>
          <w:tcPr>
            <w:tcW w:w="2262" w:type="dxa"/>
            <w:vMerge/>
            <w:tcBorders>
              <w:top w:val="nil"/>
              <w:left w:val="nil"/>
              <w:bottom w:val="nil"/>
              <w:right w:val="nil"/>
            </w:tcBorders>
          </w:tcPr>
          <w:p w14:paraId="0F85F243"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p>
        </w:tc>
      </w:tr>
      <w:tr w:rsidR="0090589F" w:rsidRPr="005C1768" w14:paraId="3283B71C" w14:textId="77777777" w:rsidTr="00F6757B">
        <w:tc>
          <w:tcPr>
            <w:tcW w:w="1193" w:type="dxa"/>
            <w:tcBorders>
              <w:top w:val="nil"/>
              <w:left w:val="nil"/>
              <w:bottom w:val="nil"/>
              <w:right w:val="nil"/>
            </w:tcBorders>
            <w:vAlign w:val="bottom"/>
          </w:tcPr>
          <w:p w14:paraId="7776AA62"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0.2629</w:t>
            </w:r>
          </w:p>
        </w:tc>
        <w:tc>
          <w:tcPr>
            <w:tcW w:w="2518" w:type="dxa"/>
            <w:tcBorders>
              <w:top w:val="nil"/>
              <w:left w:val="nil"/>
              <w:bottom w:val="nil"/>
              <w:right w:val="nil"/>
            </w:tcBorders>
            <w:vAlign w:val="bottom"/>
          </w:tcPr>
          <w:p w14:paraId="1E736E5C"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Prob. F (1,26)</w:t>
            </w:r>
          </w:p>
        </w:tc>
        <w:tc>
          <w:tcPr>
            <w:tcW w:w="1709" w:type="dxa"/>
            <w:tcBorders>
              <w:top w:val="nil"/>
              <w:left w:val="nil"/>
              <w:bottom w:val="nil"/>
              <w:right w:val="nil"/>
            </w:tcBorders>
            <w:vAlign w:val="bottom"/>
          </w:tcPr>
          <w:p w14:paraId="4D5D8388"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1.305267</w:t>
            </w:r>
          </w:p>
        </w:tc>
        <w:tc>
          <w:tcPr>
            <w:tcW w:w="1894" w:type="dxa"/>
            <w:tcBorders>
              <w:top w:val="nil"/>
              <w:left w:val="nil"/>
              <w:bottom w:val="nil"/>
              <w:right w:val="nil"/>
            </w:tcBorders>
            <w:vAlign w:val="bottom"/>
          </w:tcPr>
          <w:p w14:paraId="178BD685"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F-statistic</w:t>
            </w:r>
          </w:p>
        </w:tc>
        <w:tc>
          <w:tcPr>
            <w:tcW w:w="2262" w:type="dxa"/>
            <w:vMerge w:val="restart"/>
            <w:tcBorders>
              <w:top w:val="nil"/>
              <w:left w:val="nil"/>
              <w:bottom w:val="nil"/>
              <w:right w:val="nil"/>
            </w:tcBorders>
          </w:tcPr>
          <w:p w14:paraId="6AB1652F"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 xml:space="preserve">South Asia </w:t>
            </w:r>
          </w:p>
        </w:tc>
      </w:tr>
      <w:tr w:rsidR="0090589F" w:rsidRPr="005C1768" w14:paraId="1A664CF5" w14:textId="77777777" w:rsidTr="00F6757B">
        <w:tc>
          <w:tcPr>
            <w:tcW w:w="1193" w:type="dxa"/>
            <w:tcBorders>
              <w:top w:val="nil"/>
              <w:left w:val="nil"/>
              <w:bottom w:val="single" w:sz="4" w:space="0" w:color="auto"/>
              <w:right w:val="nil"/>
            </w:tcBorders>
            <w:vAlign w:val="bottom"/>
          </w:tcPr>
          <w:p w14:paraId="02146A64"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0.2477</w:t>
            </w:r>
          </w:p>
        </w:tc>
        <w:tc>
          <w:tcPr>
            <w:tcW w:w="2518" w:type="dxa"/>
            <w:tcBorders>
              <w:top w:val="nil"/>
              <w:left w:val="nil"/>
              <w:bottom w:val="single" w:sz="4" w:space="0" w:color="auto"/>
              <w:right w:val="nil"/>
            </w:tcBorders>
            <w:vAlign w:val="bottom"/>
          </w:tcPr>
          <w:p w14:paraId="6442412A"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Prob. Chi-Square (1)</w:t>
            </w:r>
          </w:p>
        </w:tc>
        <w:tc>
          <w:tcPr>
            <w:tcW w:w="1709" w:type="dxa"/>
            <w:tcBorders>
              <w:top w:val="nil"/>
              <w:left w:val="nil"/>
              <w:bottom w:val="single" w:sz="4" w:space="0" w:color="auto"/>
              <w:right w:val="nil"/>
            </w:tcBorders>
            <w:vAlign w:val="bottom"/>
          </w:tcPr>
          <w:p w14:paraId="5CCAC2FF"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1.336211</w:t>
            </w:r>
          </w:p>
        </w:tc>
        <w:tc>
          <w:tcPr>
            <w:tcW w:w="1894" w:type="dxa"/>
            <w:tcBorders>
              <w:top w:val="nil"/>
              <w:left w:val="nil"/>
              <w:bottom w:val="single" w:sz="4" w:space="0" w:color="auto"/>
              <w:right w:val="nil"/>
            </w:tcBorders>
            <w:vAlign w:val="bottom"/>
          </w:tcPr>
          <w:p w14:paraId="69A7A034"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r w:rsidRPr="005C1768">
              <w:rPr>
                <w:rFonts w:asciiTheme="majorBidi" w:hAnsiTheme="majorBidi" w:cstheme="majorBidi"/>
                <w:color w:val="000000"/>
                <w:sz w:val="24"/>
                <w:szCs w:val="24"/>
              </w:rPr>
              <w:t>Obs*R-squared</w:t>
            </w:r>
          </w:p>
        </w:tc>
        <w:tc>
          <w:tcPr>
            <w:tcW w:w="2262" w:type="dxa"/>
            <w:vMerge/>
            <w:tcBorders>
              <w:top w:val="nil"/>
              <w:left w:val="nil"/>
              <w:bottom w:val="single" w:sz="4" w:space="0" w:color="auto"/>
              <w:right w:val="nil"/>
            </w:tcBorders>
          </w:tcPr>
          <w:p w14:paraId="5EB9D67C" w14:textId="77777777" w:rsidR="0090589F" w:rsidRPr="005C1768" w:rsidRDefault="0090589F" w:rsidP="00715D51">
            <w:pPr>
              <w:autoSpaceDE w:val="0"/>
              <w:autoSpaceDN w:val="0"/>
              <w:adjustRightInd w:val="0"/>
              <w:jc w:val="both"/>
              <w:rPr>
                <w:rFonts w:asciiTheme="majorBidi" w:hAnsiTheme="majorBidi" w:cstheme="majorBidi"/>
                <w:color w:val="000000"/>
                <w:sz w:val="24"/>
                <w:szCs w:val="24"/>
              </w:rPr>
            </w:pPr>
          </w:p>
        </w:tc>
      </w:tr>
    </w:tbl>
    <w:p w14:paraId="61A31AC9" w14:textId="77777777" w:rsidR="0090589F" w:rsidRDefault="0090589F" w:rsidP="00715D51">
      <w:pPr>
        <w:spacing w:after="0" w:line="240" w:lineRule="auto"/>
        <w:jc w:val="both"/>
        <w:rPr>
          <w:rFonts w:asciiTheme="majorBidi" w:hAnsiTheme="majorBidi" w:cstheme="majorBidi"/>
          <w:sz w:val="20"/>
          <w:szCs w:val="20"/>
          <w:lang w:bidi="ar-IQ"/>
        </w:rPr>
      </w:pPr>
      <w:r w:rsidRPr="009218CC">
        <w:rPr>
          <w:rFonts w:asciiTheme="majorBidi" w:hAnsiTheme="majorBidi" w:cstheme="majorBidi"/>
          <w:sz w:val="20"/>
          <w:szCs w:val="20"/>
          <w:lang w:bidi="ar-IQ"/>
        </w:rPr>
        <w:t>Source: Eviews10; Authors calculation</w:t>
      </w:r>
    </w:p>
    <w:p w14:paraId="49476B4F" w14:textId="77777777" w:rsidR="0090589F" w:rsidRPr="009218CC" w:rsidRDefault="0090589F" w:rsidP="00715D51">
      <w:pPr>
        <w:spacing w:after="0" w:line="240" w:lineRule="auto"/>
        <w:jc w:val="both"/>
        <w:rPr>
          <w:rFonts w:asciiTheme="majorBidi" w:hAnsiTheme="majorBidi" w:cstheme="majorBidi"/>
          <w:sz w:val="20"/>
          <w:szCs w:val="20"/>
          <w:lang w:bidi="ar-IQ"/>
        </w:rPr>
      </w:pPr>
    </w:p>
    <w:p w14:paraId="4DC7EA0D" w14:textId="77777777" w:rsidR="009D0B3B" w:rsidRDefault="0090589F" w:rsidP="00715D51">
      <w:pPr>
        <w:spacing w:after="0" w:line="240" w:lineRule="auto"/>
        <w:jc w:val="both"/>
        <w:rPr>
          <w:rFonts w:asciiTheme="majorBidi" w:hAnsiTheme="majorBidi" w:cstheme="majorBidi"/>
          <w:b/>
          <w:bCs/>
        </w:rPr>
      </w:pPr>
      <w:r w:rsidRPr="009218CC">
        <w:rPr>
          <w:rFonts w:asciiTheme="majorBidi" w:hAnsiTheme="majorBidi" w:cstheme="majorBidi"/>
          <w:b/>
          <w:bCs/>
          <w:sz w:val="24"/>
          <w:szCs w:val="24"/>
        </w:rPr>
        <w:t>Granger</w:t>
      </w:r>
      <w:r w:rsidRPr="009218CC">
        <w:rPr>
          <w:rFonts w:asciiTheme="majorBidi" w:hAnsiTheme="majorBidi" w:cstheme="majorBidi"/>
          <w:b/>
          <w:bCs/>
        </w:rPr>
        <w:t xml:space="preserve"> causality test:</w:t>
      </w:r>
    </w:p>
    <w:p w14:paraId="53EC8AD1" w14:textId="2F46E4E5" w:rsidR="0090589F" w:rsidRPr="009218CC" w:rsidRDefault="0090589F" w:rsidP="00715D51">
      <w:pPr>
        <w:spacing w:after="0" w:line="240" w:lineRule="auto"/>
        <w:jc w:val="both"/>
        <w:rPr>
          <w:rFonts w:asciiTheme="majorBidi" w:hAnsiTheme="majorBidi" w:cstheme="majorBidi"/>
          <w:b/>
          <w:bCs/>
        </w:rPr>
      </w:pPr>
      <w:r w:rsidRPr="009218CC">
        <w:rPr>
          <w:rFonts w:asciiTheme="majorBidi" w:hAnsiTheme="majorBidi" w:cstheme="majorBidi"/>
          <w:b/>
          <w:bCs/>
        </w:rPr>
        <w:t xml:space="preserve"> </w:t>
      </w:r>
    </w:p>
    <w:p w14:paraId="34965AF4" w14:textId="70BD44B6" w:rsidR="0090589F" w:rsidRPr="009218CC" w:rsidRDefault="0090589F" w:rsidP="00715D51">
      <w:pPr>
        <w:pStyle w:val="Default"/>
        <w:jc w:val="both"/>
        <w:rPr>
          <w:rFonts w:asciiTheme="majorBidi" w:hAnsiTheme="majorBidi" w:cstheme="majorBidi"/>
          <w:color w:val="auto"/>
        </w:rPr>
      </w:pPr>
      <w:r w:rsidRPr="009218CC">
        <w:rPr>
          <w:rFonts w:asciiTheme="majorBidi" w:hAnsiTheme="majorBidi" w:cstheme="majorBidi"/>
          <w:color w:val="auto"/>
        </w:rPr>
        <w:t>The regression analysis, however</w:t>
      </w:r>
      <w:r w:rsidR="009D0B3B">
        <w:rPr>
          <w:rFonts w:asciiTheme="majorBidi" w:hAnsiTheme="majorBidi" w:cstheme="majorBidi"/>
          <w:color w:val="auto"/>
        </w:rPr>
        <w:t>,</w:t>
      </w:r>
      <w:r w:rsidRPr="009218CC">
        <w:rPr>
          <w:rFonts w:asciiTheme="majorBidi" w:hAnsiTheme="majorBidi" w:cstheme="majorBidi"/>
          <w:color w:val="auto"/>
        </w:rPr>
        <w:t xml:space="preserve"> does not essentially imply causation or the direction of effect. Meanwhile, involving time series data, it may be to some extent different (Gujurati,2004). Since there is cointegration amongst the series, the vector error correction model will be used to test the direction of causality. The presence of a cointegrating vector allows for the use of a vector error correction model to test causality. According to a test developed by Granger (1969), a variable (X, for example) is said to Granger cause another variable (Y), if the values of X aid to predict the values of Y. To test if exports Granger causes growth, this paper applies the causality test developed by Granger (1969) (Gujarati, 2004).</w:t>
      </w:r>
    </w:p>
    <w:p w14:paraId="072C131E" w14:textId="37199A46" w:rsidR="0090589F" w:rsidRPr="009218CC" w:rsidRDefault="0090589F" w:rsidP="00715D51">
      <w:pPr>
        <w:pStyle w:val="Default"/>
        <w:ind w:firstLine="720"/>
        <w:jc w:val="both"/>
        <w:rPr>
          <w:rFonts w:asciiTheme="majorBidi" w:hAnsiTheme="majorBidi" w:cstheme="majorBidi"/>
          <w:color w:val="auto"/>
        </w:rPr>
      </w:pPr>
      <w:r w:rsidRPr="009218CC">
        <w:rPr>
          <w:rFonts w:asciiTheme="majorBidi" w:hAnsiTheme="majorBidi" w:cstheme="majorBidi"/>
          <w:color w:val="auto"/>
        </w:rPr>
        <w:t xml:space="preserve">The results of the Granger causality test are presented in </w:t>
      </w:r>
      <w:r w:rsidRPr="009218CC">
        <w:rPr>
          <w:rFonts w:asciiTheme="majorBidi" w:hAnsiTheme="majorBidi" w:cstheme="majorBidi"/>
          <w:color w:val="auto"/>
        </w:rPr>
        <w:fldChar w:fldCharType="begin"/>
      </w:r>
      <w:r w:rsidRPr="009218CC">
        <w:rPr>
          <w:rFonts w:asciiTheme="majorBidi" w:hAnsiTheme="majorBidi" w:cstheme="majorBidi"/>
          <w:color w:val="auto"/>
        </w:rPr>
        <w:instrText xml:space="preserve"> REF _Ref32842418 \h </w:instrText>
      </w:r>
      <w:r>
        <w:rPr>
          <w:rFonts w:asciiTheme="majorBidi" w:hAnsiTheme="majorBidi" w:cstheme="majorBidi"/>
          <w:color w:val="auto"/>
        </w:rPr>
        <w:instrText xml:space="preserve"> \* MERGEFORMAT </w:instrText>
      </w:r>
      <w:r w:rsidRPr="009218CC">
        <w:rPr>
          <w:rFonts w:asciiTheme="majorBidi" w:hAnsiTheme="majorBidi" w:cstheme="majorBidi"/>
          <w:color w:val="auto"/>
        </w:rPr>
      </w:r>
      <w:r w:rsidRPr="009218CC">
        <w:rPr>
          <w:rFonts w:asciiTheme="majorBidi" w:hAnsiTheme="majorBidi" w:cstheme="majorBidi"/>
          <w:color w:val="auto"/>
        </w:rPr>
        <w:fldChar w:fldCharType="separate"/>
      </w:r>
      <w:r w:rsidR="00410035" w:rsidRPr="009218CC">
        <w:t xml:space="preserve">Table </w:t>
      </w:r>
      <w:r w:rsidR="00410035">
        <w:rPr>
          <w:noProof/>
        </w:rPr>
        <w:t>9</w:t>
      </w:r>
      <w:r w:rsidRPr="009218CC">
        <w:rPr>
          <w:rFonts w:asciiTheme="majorBidi" w:hAnsiTheme="majorBidi" w:cstheme="majorBidi"/>
          <w:color w:val="auto"/>
        </w:rPr>
        <w:fldChar w:fldCharType="end"/>
      </w:r>
      <w:r w:rsidRPr="009218CC">
        <w:rPr>
          <w:rFonts w:asciiTheme="majorBidi" w:hAnsiTheme="majorBidi" w:cstheme="majorBidi"/>
          <w:color w:val="auto"/>
        </w:rPr>
        <w:t>. The results for the MENA countries show that there no Granger causality between economic growth and exports for the two directions. For the SA countries, we note a unidirectional causality from economic growth to exports. These results provide evidence that growth in both country groups was not propelled by an export-led growth strategy. Exports aren’t thus seen as the source of economic growth in mentioned countries.</w:t>
      </w:r>
    </w:p>
    <w:p w14:paraId="40E61C85" w14:textId="77777777" w:rsidR="0090589F" w:rsidRPr="009218CC" w:rsidRDefault="0090589F" w:rsidP="00715D51">
      <w:pPr>
        <w:pStyle w:val="Default"/>
        <w:jc w:val="both"/>
        <w:rPr>
          <w:rFonts w:asciiTheme="majorBidi" w:hAnsiTheme="majorBidi" w:cstheme="majorBidi"/>
          <w:color w:val="auto"/>
        </w:rPr>
      </w:pPr>
    </w:p>
    <w:p w14:paraId="56E1041D" w14:textId="5B846A04" w:rsidR="0090589F" w:rsidRDefault="0090589F" w:rsidP="00715D51">
      <w:pPr>
        <w:pStyle w:val="Caption"/>
        <w:spacing w:after="0"/>
        <w:rPr>
          <w:lang w:val="en-GB"/>
        </w:rPr>
      </w:pPr>
      <w:bookmarkStart w:id="30" w:name="_Ref32842418"/>
      <w:r w:rsidRPr="009218CC">
        <w:t xml:space="preserve">Table </w:t>
      </w:r>
      <w:fldSimple w:instr=" SEQ Table \* ARABIC ">
        <w:r w:rsidR="00410035">
          <w:rPr>
            <w:noProof/>
          </w:rPr>
          <w:t>9</w:t>
        </w:r>
      </w:fldSimple>
      <w:bookmarkEnd w:id="30"/>
      <w:r w:rsidRPr="009218CC">
        <w:rPr>
          <w:lang w:val="en-GB"/>
        </w:rPr>
        <w:t>: Granger causality test outputs</w:t>
      </w:r>
    </w:p>
    <w:p w14:paraId="01E40315" w14:textId="77777777" w:rsidR="007B55E8" w:rsidRPr="007B55E8" w:rsidRDefault="007B55E8" w:rsidP="007B55E8">
      <w:pPr>
        <w:spacing w:after="0" w:line="240" w:lineRule="auto"/>
        <w:rPr>
          <w:lang w:val="en-G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5"/>
        <w:gridCol w:w="2188"/>
        <w:gridCol w:w="1683"/>
        <w:gridCol w:w="1524"/>
      </w:tblGrid>
      <w:tr w:rsidR="0090589F" w:rsidRPr="005C1768" w14:paraId="5731091B" w14:textId="77777777" w:rsidTr="00F6757B">
        <w:tc>
          <w:tcPr>
            <w:tcW w:w="4068" w:type="dxa"/>
            <w:tcBorders>
              <w:top w:val="single" w:sz="4" w:space="0" w:color="auto"/>
              <w:bottom w:val="single" w:sz="4" w:space="0" w:color="auto"/>
            </w:tcBorders>
            <w:vAlign w:val="bottom"/>
          </w:tcPr>
          <w:p w14:paraId="1167B8A9" w14:textId="77777777" w:rsidR="0090589F" w:rsidRPr="005C1768" w:rsidRDefault="0090589F" w:rsidP="00715D51">
            <w:pPr>
              <w:pStyle w:val="Default"/>
              <w:jc w:val="center"/>
              <w:rPr>
                <w:rFonts w:asciiTheme="majorBidi" w:hAnsiTheme="majorBidi" w:cstheme="majorBidi"/>
              </w:rPr>
            </w:pPr>
            <w:r w:rsidRPr="005C1768">
              <w:rPr>
                <w:rFonts w:asciiTheme="majorBidi" w:hAnsiTheme="majorBidi" w:cstheme="majorBidi"/>
              </w:rPr>
              <w:t>Null Hypothesis:</w:t>
            </w:r>
          </w:p>
        </w:tc>
        <w:tc>
          <w:tcPr>
            <w:tcW w:w="2250" w:type="dxa"/>
            <w:tcBorders>
              <w:top w:val="single" w:sz="4" w:space="0" w:color="auto"/>
              <w:bottom w:val="single" w:sz="4" w:space="0" w:color="auto"/>
            </w:tcBorders>
            <w:vAlign w:val="bottom"/>
          </w:tcPr>
          <w:p w14:paraId="5323E2FE" w14:textId="77777777" w:rsidR="0090589F" w:rsidRPr="005C1768" w:rsidRDefault="0090589F" w:rsidP="00715D51">
            <w:pPr>
              <w:pStyle w:val="Default"/>
              <w:jc w:val="center"/>
              <w:rPr>
                <w:rFonts w:asciiTheme="majorBidi" w:hAnsiTheme="majorBidi" w:cstheme="majorBidi"/>
              </w:rPr>
            </w:pPr>
            <w:r w:rsidRPr="005C1768">
              <w:rPr>
                <w:rFonts w:asciiTheme="majorBidi" w:hAnsiTheme="majorBidi" w:cstheme="majorBidi"/>
              </w:rPr>
              <w:t>Obs</w:t>
            </w:r>
          </w:p>
        </w:tc>
        <w:tc>
          <w:tcPr>
            <w:tcW w:w="1710" w:type="dxa"/>
            <w:tcBorders>
              <w:top w:val="single" w:sz="4" w:space="0" w:color="auto"/>
              <w:bottom w:val="single" w:sz="4" w:space="0" w:color="auto"/>
            </w:tcBorders>
            <w:vAlign w:val="bottom"/>
          </w:tcPr>
          <w:p w14:paraId="22C7FB93" w14:textId="77777777" w:rsidR="0090589F" w:rsidRPr="005C1768" w:rsidRDefault="0090589F" w:rsidP="00715D51">
            <w:pPr>
              <w:pStyle w:val="Default"/>
              <w:jc w:val="center"/>
              <w:rPr>
                <w:rFonts w:asciiTheme="majorBidi" w:hAnsiTheme="majorBidi" w:cstheme="majorBidi"/>
              </w:rPr>
            </w:pPr>
            <w:r w:rsidRPr="005C1768">
              <w:rPr>
                <w:rFonts w:asciiTheme="majorBidi" w:hAnsiTheme="majorBidi" w:cstheme="majorBidi"/>
              </w:rPr>
              <w:t>F-Statistic</w:t>
            </w:r>
          </w:p>
        </w:tc>
        <w:tc>
          <w:tcPr>
            <w:tcW w:w="1548" w:type="dxa"/>
            <w:tcBorders>
              <w:top w:val="single" w:sz="4" w:space="0" w:color="auto"/>
              <w:bottom w:val="single" w:sz="4" w:space="0" w:color="auto"/>
            </w:tcBorders>
            <w:vAlign w:val="bottom"/>
          </w:tcPr>
          <w:p w14:paraId="6D0AECF3" w14:textId="77777777" w:rsidR="0090589F" w:rsidRPr="005C1768" w:rsidRDefault="0090589F" w:rsidP="00715D51">
            <w:pPr>
              <w:pStyle w:val="Default"/>
              <w:jc w:val="center"/>
              <w:rPr>
                <w:rFonts w:asciiTheme="majorBidi" w:hAnsiTheme="majorBidi" w:cstheme="majorBidi"/>
              </w:rPr>
            </w:pPr>
            <w:r w:rsidRPr="005C1768">
              <w:rPr>
                <w:rFonts w:asciiTheme="majorBidi" w:hAnsiTheme="majorBidi" w:cstheme="majorBidi"/>
              </w:rPr>
              <w:t>Prob.</w:t>
            </w:r>
          </w:p>
        </w:tc>
      </w:tr>
      <w:tr w:rsidR="0090589F" w:rsidRPr="005C1768" w14:paraId="7EFE8C07" w14:textId="77777777" w:rsidTr="00F6757B">
        <w:tc>
          <w:tcPr>
            <w:tcW w:w="4068" w:type="dxa"/>
            <w:tcBorders>
              <w:top w:val="single" w:sz="4" w:space="0" w:color="auto"/>
            </w:tcBorders>
            <w:vAlign w:val="bottom"/>
          </w:tcPr>
          <w:p w14:paraId="0F374121" w14:textId="77777777" w:rsidR="0090589F" w:rsidRPr="005C1768" w:rsidRDefault="0090589F" w:rsidP="00715D51">
            <w:pPr>
              <w:pStyle w:val="Default"/>
              <w:jc w:val="both"/>
              <w:rPr>
                <w:rFonts w:asciiTheme="majorBidi" w:hAnsiTheme="majorBidi" w:cstheme="majorBidi"/>
              </w:rPr>
            </w:pPr>
            <w:r w:rsidRPr="005C1768">
              <w:rPr>
                <w:rFonts w:asciiTheme="majorBidi" w:hAnsiTheme="majorBidi" w:cstheme="majorBidi"/>
              </w:rPr>
              <w:t>EXm does not Granger Cause EGm</w:t>
            </w:r>
          </w:p>
        </w:tc>
        <w:tc>
          <w:tcPr>
            <w:tcW w:w="2250" w:type="dxa"/>
            <w:tcBorders>
              <w:top w:val="single" w:sz="4" w:space="0" w:color="auto"/>
            </w:tcBorders>
          </w:tcPr>
          <w:p w14:paraId="55CA4D2E" w14:textId="77777777" w:rsidR="0090589F" w:rsidRPr="005C1768" w:rsidRDefault="0090589F" w:rsidP="00715D51">
            <w:pPr>
              <w:pStyle w:val="Default"/>
              <w:jc w:val="center"/>
              <w:rPr>
                <w:rFonts w:asciiTheme="majorBidi" w:hAnsiTheme="majorBidi" w:cstheme="majorBidi"/>
              </w:rPr>
            </w:pPr>
            <w:r w:rsidRPr="005C1768">
              <w:rPr>
                <w:rFonts w:asciiTheme="majorBidi" w:hAnsiTheme="majorBidi" w:cstheme="majorBidi"/>
              </w:rPr>
              <w:t>28</w:t>
            </w:r>
          </w:p>
        </w:tc>
        <w:tc>
          <w:tcPr>
            <w:tcW w:w="1710" w:type="dxa"/>
            <w:tcBorders>
              <w:top w:val="single" w:sz="4" w:space="0" w:color="auto"/>
            </w:tcBorders>
            <w:vAlign w:val="bottom"/>
          </w:tcPr>
          <w:p w14:paraId="4CFFAE69" w14:textId="77777777" w:rsidR="0090589F" w:rsidRPr="005C1768" w:rsidRDefault="0090589F" w:rsidP="00715D51">
            <w:pPr>
              <w:pStyle w:val="Default"/>
              <w:jc w:val="both"/>
              <w:rPr>
                <w:rFonts w:asciiTheme="majorBidi" w:hAnsiTheme="majorBidi" w:cstheme="majorBidi"/>
              </w:rPr>
            </w:pPr>
            <w:r w:rsidRPr="005C1768">
              <w:rPr>
                <w:rFonts w:asciiTheme="majorBidi" w:hAnsiTheme="majorBidi" w:cstheme="majorBidi"/>
              </w:rPr>
              <w:t>0.85992</w:t>
            </w:r>
          </w:p>
        </w:tc>
        <w:tc>
          <w:tcPr>
            <w:tcW w:w="1548" w:type="dxa"/>
            <w:tcBorders>
              <w:top w:val="single" w:sz="4" w:space="0" w:color="auto"/>
            </w:tcBorders>
            <w:vAlign w:val="bottom"/>
          </w:tcPr>
          <w:tbl>
            <w:tblPr>
              <w:tblW w:w="0" w:type="auto"/>
              <w:tblInd w:w="30" w:type="dxa"/>
              <w:tblCellMar>
                <w:left w:w="0" w:type="dxa"/>
                <w:right w:w="0" w:type="dxa"/>
              </w:tblCellMar>
              <w:tblLook w:val="0000" w:firstRow="0" w:lastRow="0" w:firstColumn="0" w:lastColumn="0" w:noHBand="0" w:noVBand="0"/>
            </w:tblPr>
            <w:tblGrid>
              <w:gridCol w:w="749"/>
              <w:gridCol w:w="529"/>
            </w:tblGrid>
            <w:tr w:rsidR="0090589F" w:rsidRPr="005C1768" w14:paraId="716AC09D" w14:textId="77777777" w:rsidTr="00F6757B">
              <w:trPr>
                <w:trHeight w:val="225"/>
              </w:trPr>
              <w:tc>
                <w:tcPr>
                  <w:tcW w:w="752" w:type="dxa"/>
                  <w:tcBorders>
                    <w:top w:val="nil"/>
                    <w:left w:val="nil"/>
                    <w:bottom w:val="nil"/>
                    <w:right w:val="nil"/>
                  </w:tcBorders>
                  <w:vAlign w:val="bottom"/>
                </w:tcPr>
                <w:p w14:paraId="07D2BDAD" w14:textId="77777777" w:rsidR="0090589F" w:rsidRPr="005C1768" w:rsidRDefault="0090589F" w:rsidP="00715D51">
                  <w:pPr>
                    <w:autoSpaceDE w:val="0"/>
                    <w:autoSpaceDN w:val="0"/>
                    <w:adjustRightInd w:val="0"/>
                    <w:spacing w:after="0" w:line="240" w:lineRule="auto"/>
                    <w:rPr>
                      <w:rFonts w:asciiTheme="majorBidi" w:hAnsiTheme="majorBidi" w:cstheme="majorBidi"/>
                      <w:color w:val="000000"/>
                      <w:sz w:val="24"/>
                      <w:szCs w:val="24"/>
                    </w:rPr>
                  </w:pPr>
                  <w:r w:rsidRPr="005C1768">
                    <w:rPr>
                      <w:rFonts w:asciiTheme="majorBidi" w:hAnsiTheme="majorBidi" w:cstheme="majorBidi"/>
                      <w:color w:val="000000"/>
                      <w:sz w:val="24"/>
                      <w:szCs w:val="24"/>
                    </w:rPr>
                    <w:t>0.7866</w:t>
                  </w:r>
                </w:p>
              </w:tc>
              <w:tc>
                <w:tcPr>
                  <w:tcW w:w="550" w:type="dxa"/>
                  <w:tcBorders>
                    <w:top w:val="nil"/>
                    <w:left w:val="nil"/>
                    <w:bottom w:val="nil"/>
                    <w:right w:val="nil"/>
                  </w:tcBorders>
                </w:tcPr>
                <w:p w14:paraId="3AC34CEC" w14:textId="77777777" w:rsidR="0090589F" w:rsidRPr="005C1768" w:rsidRDefault="0090589F" w:rsidP="00715D51">
                  <w:pPr>
                    <w:autoSpaceDE w:val="0"/>
                    <w:autoSpaceDN w:val="0"/>
                    <w:adjustRightInd w:val="0"/>
                    <w:spacing w:after="0" w:line="240" w:lineRule="auto"/>
                    <w:jc w:val="right"/>
                    <w:rPr>
                      <w:rFonts w:asciiTheme="majorBidi" w:hAnsiTheme="majorBidi" w:cstheme="majorBidi"/>
                      <w:color w:val="000000"/>
                      <w:sz w:val="24"/>
                      <w:szCs w:val="24"/>
                    </w:rPr>
                  </w:pPr>
                </w:p>
              </w:tc>
            </w:tr>
          </w:tbl>
          <w:p w14:paraId="276C40CC" w14:textId="77777777" w:rsidR="0090589F" w:rsidRPr="005C1768" w:rsidRDefault="0090589F" w:rsidP="00715D51">
            <w:pPr>
              <w:pStyle w:val="Default"/>
              <w:jc w:val="both"/>
              <w:rPr>
                <w:rFonts w:asciiTheme="majorBidi" w:hAnsiTheme="majorBidi" w:cstheme="majorBidi"/>
              </w:rPr>
            </w:pPr>
          </w:p>
        </w:tc>
      </w:tr>
      <w:tr w:rsidR="0090589F" w:rsidRPr="005C1768" w14:paraId="0D6642D4" w14:textId="77777777" w:rsidTr="00F6757B">
        <w:tc>
          <w:tcPr>
            <w:tcW w:w="4068" w:type="dxa"/>
            <w:vAlign w:val="bottom"/>
          </w:tcPr>
          <w:p w14:paraId="064ED20C" w14:textId="77777777" w:rsidR="0090589F" w:rsidRPr="005C1768" w:rsidRDefault="0090589F" w:rsidP="00715D51">
            <w:pPr>
              <w:pStyle w:val="Default"/>
              <w:jc w:val="both"/>
              <w:rPr>
                <w:rFonts w:asciiTheme="majorBidi" w:hAnsiTheme="majorBidi" w:cstheme="majorBidi"/>
              </w:rPr>
            </w:pPr>
            <w:r w:rsidRPr="005C1768">
              <w:rPr>
                <w:rFonts w:asciiTheme="majorBidi" w:hAnsiTheme="majorBidi" w:cstheme="majorBidi"/>
              </w:rPr>
              <w:t>EGm does not Granger Cause EXm</w:t>
            </w:r>
          </w:p>
        </w:tc>
        <w:tc>
          <w:tcPr>
            <w:tcW w:w="2250" w:type="dxa"/>
          </w:tcPr>
          <w:p w14:paraId="18DCC03F" w14:textId="77777777" w:rsidR="0090589F" w:rsidRPr="005C1768" w:rsidRDefault="0090589F" w:rsidP="00715D51">
            <w:pPr>
              <w:pStyle w:val="Default"/>
              <w:jc w:val="center"/>
              <w:rPr>
                <w:rFonts w:asciiTheme="majorBidi" w:hAnsiTheme="majorBidi" w:cstheme="majorBidi"/>
              </w:rPr>
            </w:pPr>
          </w:p>
        </w:tc>
        <w:tc>
          <w:tcPr>
            <w:tcW w:w="1710" w:type="dxa"/>
            <w:vAlign w:val="bottom"/>
          </w:tcPr>
          <w:p w14:paraId="67C7F8F7" w14:textId="77777777" w:rsidR="0090589F" w:rsidRPr="005C1768" w:rsidRDefault="0090589F" w:rsidP="00715D51">
            <w:pPr>
              <w:pStyle w:val="Default"/>
              <w:jc w:val="both"/>
              <w:rPr>
                <w:rFonts w:asciiTheme="majorBidi" w:hAnsiTheme="majorBidi" w:cstheme="majorBidi"/>
              </w:rPr>
            </w:pPr>
            <w:r w:rsidRPr="005C1768">
              <w:rPr>
                <w:rFonts w:asciiTheme="majorBidi" w:hAnsiTheme="majorBidi" w:cstheme="majorBidi"/>
              </w:rPr>
              <w:t>0.24250</w:t>
            </w:r>
          </w:p>
        </w:tc>
        <w:tc>
          <w:tcPr>
            <w:tcW w:w="1548" w:type="dxa"/>
            <w:vAlign w:val="bottom"/>
          </w:tcPr>
          <w:p w14:paraId="7DA711E4" w14:textId="77777777" w:rsidR="0090589F" w:rsidRPr="005C1768" w:rsidRDefault="0090589F" w:rsidP="00715D51">
            <w:pPr>
              <w:pStyle w:val="Default"/>
              <w:jc w:val="both"/>
              <w:rPr>
                <w:rFonts w:asciiTheme="majorBidi" w:hAnsiTheme="majorBidi" w:cstheme="majorBidi"/>
              </w:rPr>
            </w:pPr>
            <w:r w:rsidRPr="005C1768">
              <w:rPr>
                <w:rFonts w:asciiTheme="majorBidi" w:hAnsiTheme="majorBidi" w:cstheme="majorBidi"/>
              </w:rPr>
              <w:t>0.4364</w:t>
            </w:r>
          </w:p>
        </w:tc>
      </w:tr>
      <w:tr w:rsidR="0090589F" w:rsidRPr="005C1768" w14:paraId="59C4D8AB" w14:textId="77777777" w:rsidTr="00F6757B">
        <w:tc>
          <w:tcPr>
            <w:tcW w:w="4068" w:type="dxa"/>
            <w:vAlign w:val="bottom"/>
          </w:tcPr>
          <w:p w14:paraId="271E812E" w14:textId="77777777" w:rsidR="0090589F" w:rsidRPr="005C1768" w:rsidRDefault="0090589F" w:rsidP="00715D51">
            <w:pPr>
              <w:pStyle w:val="Default"/>
              <w:jc w:val="both"/>
              <w:rPr>
                <w:rFonts w:asciiTheme="majorBidi" w:hAnsiTheme="majorBidi" w:cstheme="majorBidi"/>
              </w:rPr>
            </w:pPr>
            <w:r w:rsidRPr="005C1768">
              <w:rPr>
                <w:rFonts w:asciiTheme="majorBidi" w:hAnsiTheme="majorBidi" w:cstheme="majorBidi"/>
              </w:rPr>
              <w:t>EXsa does not Granger Cause EGsa</w:t>
            </w:r>
          </w:p>
        </w:tc>
        <w:tc>
          <w:tcPr>
            <w:tcW w:w="2250" w:type="dxa"/>
          </w:tcPr>
          <w:p w14:paraId="584E8419" w14:textId="77777777" w:rsidR="0090589F" w:rsidRPr="005C1768" w:rsidRDefault="0090589F" w:rsidP="00715D51">
            <w:pPr>
              <w:pStyle w:val="Default"/>
              <w:jc w:val="center"/>
              <w:rPr>
                <w:rFonts w:asciiTheme="majorBidi" w:hAnsiTheme="majorBidi" w:cstheme="majorBidi"/>
              </w:rPr>
            </w:pPr>
            <w:r w:rsidRPr="005C1768">
              <w:rPr>
                <w:rFonts w:asciiTheme="majorBidi" w:hAnsiTheme="majorBidi" w:cstheme="majorBidi"/>
              </w:rPr>
              <w:t>28</w:t>
            </w:r>
          </w:p>
        </w:tc>
        <w:tc>
          <w:tcPr>
            <w:tcW w:w="1710" w:type="dxa"/>
            <w:vAlign w:val="bottom"/>
          </w:tcPr>
          <w:p w14:paraId="572E8A5F" w14:textId="77777777" w:rsidR="0090589F" w:rsidRPr="005C1768" w:rsidRDefault="0090589F" w:rsidP="00715D51">
            <w:pPr>
              <w:pStyle w:val="Default"/>
              <w:jc w:val="both"/>
              <w:rPr>
                <w:rFonts w:asciiTheme="majorBidi" w:hAnsiTheme="majorBidi" w:cstheme="majorBidi"/>
              </w:rPr>
            </w:pPr>
            <w:r w:rsidRPr="005C1768">
              <w:rPr>
                <w:rFonts w:asciiTheme="majorBidi" w:hAnsiTheme="majorBidi" w:cstheme="majorBidi"/>
              </w:rPr>
              <w:t>1.28858</w:t>
            </w:r>
          </w:p>
        </w:tc>
        <w:tc>
          <w:tcPr>
            <w:tcW w:w="1548" w:type="dxa"/>
            <w:vAlign w:val="bottom"/>
          </w:tcPr>
          <w:tbl>
            <w:tblPr>
              <w:tblW w:w="0" w:type="auto"/>
              <w:tblInd w:w="30" w:type="dxa"/>
              <w:tblCellMar>
                <w:left w:w="0" w:type="dxa"/>
                <w:right w:w="0" w:type="dxa"/>
              </w:tblCellMar>
              <w:tblLook w:val="0000" w:firstRow="0" w:lastRow="0" w:firstColumn="0" w:lastColumn="0" w:noHBand="0" w:noVBand="0"/>
            </w:tblPr>
            <w:tblGrid>
              <w:gridCol w:w="749"/>
              <w:gridCol w:w="529"/>
            </w:tblGrid>
            <w:tr w:rsidR="0090589F" w:rsidRPr="005C1768" w14:paraId="2E8FB551" w14:textId="77777777" w:rsidTr="00F6757B">
              <w:trPr>
                <w:trHeight w:val="225"/>
              </w:trPr>
              <w:tc>
                <w:tcPr>
                  <w:tcW w:w="752" w:type="dxa"/>
                  <w:tcBorders>
                    <w:top w:val="nil"/>
                    <w:left w:val="nil"/>
                    <w:bottom w:val="nil"/>
                    <w:right w:val="nil"/>
                  </w:tcBorders>
                  <w:vAlign w:val="bottom"/>
                </w:tcPr>
                <w:p w14:paraId="2F7F4FCE" w14:textId="77777777" w:rsidR="0090589F" w:rsidRPr="005C1768" w:rsidRDefault="0090589F" w:rsidP="00715D51">
                  <w:pPr>
                    <w:autoSpaceDE w:val="0"/>
                    <w:autoSpaceDN w:val="0"/>
                    <w:adjustRightInd w:val="0"/>
                    <w:spacing w:after="0" w:line="240" w:lineRule="auto"/>
                    <w:rPr>
                      <w:rFonts w:asciiTheme="majorBidi" w:hAnsiTheme="majorBidi" w:cstheme="majorBidi"/>
                      <w:color w:val="000000"/>
                      <w:sz w:val="24"/>
                      <w:szCs w:val="24"/>
                    </w:rPr>
                  </w:pPr>
                  <w:r w:rsidRPr="005C1768">
                    <w:rPr>
                      <w:rFonts w:asciiTheme="majorBidi" w:hAnsiTheme="majorBidi" w:cstheme="majorBidi"/>
                      <w:color w:val="000000"/>
                      <w:sz w:val="24"/>
                      <w:szCs w:val="24"/>
                    </w:rPr>
                    <w:t>0.2941</w:t>
                  </w:r>
                </w:p>
              </w:tc>
              <w:tc>
                <w:tcPr>
                  <w:tcW w:w="550" w:type="dxa"/>
                  <w:tcBorders>
                    <w:top w:val="nil"/>
                    <w:left w:val="nil"/>
                    <w:bottom w:val="nil"/>
                    <w:right w:val="nil"/>
                  </w:tcBorders>
                </w:tcPr>
                <w:p w14:paraId="42255DE3" w14:textId="77777777" w:rsidR="0090589F" w:rsidRPr="005C1768" w:rsidRDefault="0090589F" w:rsidP="00715D51">
                  <w:pPr>
                    <w:autoSpaceDE w:val="0"/>
                    <w:autoSpaceDN w:val="0"/>
                    <w:adjustRightInd w:val="0"/>
                    <w:spacing w:after="0" w:line="240" w:lineRule="auto"/>
                    <w:jc w:val="right"/>
                    <w:rPr>
                      <w:rFonts w:asciiTheme="majorBidi" w:hAnsiTheme="majorBidi" w:cstheme="majorBidi"/>
                      <w:color w:val="000000"/>
                      <w:sz w:val="24"/>
                      <w:szCs w:val="24"/>
                    </w:rPr>
                  </w:pPr>
                </w:p>
              </w:tc>
            </w:tr>
          </w:tbl>
          <w:p w14:paraId="5A2BB4D3" w14:textId="77777777" w:rsidR="0090589F" w:rsidRPr="005C1768" w:rsidRDefault="0090589F" w:rsidP="00715D51">
            <w:pPr>
              <w:pStyle w:val="Default"/>
              <w:jc w:val="both"/>
              <w:rPr>
                <w:rFonts w:asciiTheme="majorBidi" w:hAnsiTheme="majorBidi" w:cstheme="majorBidi"/>
              </w:rPr>
            </w:pPr>
          </w:p>
        </w:tc>
      </w:tr>
      <w:tr w:rsidR="0090589F" w:rsidRPr="005C1768" w14:paraId="565A1D34" w14:textId="77777777" w:rsidTr="00F6757B">
        <w:tc>
          <w:tcPr>
            <w:tcW w:w="4068" w:type="dxa"/>
            <w:vAlign w:val="bottom"/>
          </w:tcPr>
          <w:p w14:paraId="6FB9060A" w14:textId="77777777" w:rsidR="0090589F" w:rsidRPr="005C1768" w:rsidRDefault="0090589F" w:rsidP="00715D51">
            <w:pPr>
              <w:pStyle w:val="Default"/>
              <w:jc w:val="both"/>
              <w:rPr>
                <w:rFonts w:asciiTheme="majorBidi" w:hAnsiTheme="majorBidi" w:cstheme="majorBidi"/>
              </w:rPr>
            </w:pPr>
            <w:r w:rsidRPr="005C1768">
              <w:rPr>
                <w:rFonts w:asciiTheme="majorBidi" w:hAnsiTheme="majorBidi" w:cstheme="majorBidi"/>
              </w:rPr>
              <w:t>EGsa does not Granger Cause EXsa</w:t>
            </w:r>
          </w:p>
        </w:tc>
        <w:tc>
          <w:tcPr>
            <w:tcW w:w="2250" w:type="dxa"/>
          </w:tcPr>
          <w:p w14:paraId="28299962" w14:textId="77777777" w:rsidR="0090589F" w:rsidRPr="005C1768" w:rsidRDefault="0090589F" w:rsidP="00715D51">
            <w:pPr>
              <w:pStyle w:val="Default"/>
              <w:jc w:val="center"/>
              <w:rPr>
                <w:rFonts w:asciiTheme="majorBidi" w:hAnsiTheme="majorBidi" w:cstheme="majorBidi"/>
              </w:rPr>
            </w:pPr>
          </w:p>
        </w:tc>
        <w:tc>
          <w:tcPr>
            <w:tcW w:w="1710" w:type="dxa"/>
            <w:vAlign w:val="bottom"/>
          </w:tcPr>
          <w:p w14:paraId="5EEDFFDE" w14:textId="77777777" w:rsidR="0090589F" w:rsidRPr="005C1768" w:rsidRDefault="0090589F" w:rsidP="00715D51">
            <w:pPr>
              <w:pStyle w:val="Default"/>
              <w:jc w:val="both"/>
              <w:rPr>
                <w:rFonts w:asciiTheme="majorBidi" w:hAnsiTheme="majorBidi" w:cstheme="majorBidi"/>
              </w:rPr>
            </w:pPr>
            <w:r w:rsidRPr="005C1768">
              <w:rPr>
                <w:rFonts w:asciiTheme="majorBidi" w:hAnsiTheme="majorBidi" w:cstheme="majorBidi"/>
              </w:rPr>
              <w:t>4.52390</w:t>
            </w:r>
          </w:p>
        </w:tc>
        <w:tc>
          <w:tcPr>
            <w:tcW w:w="1548" w:type="dxa"/>
            <w:vAlign w:val="bottom"/>
          </w:tcPr>
          <w:p w14:paraId="6B7DDB7C" w14:textId="77777777" w:rsidR="0090589F" w:rsidRPr="005C1768" w:rsidRDefault="0090589F" w:rsidP="00715D51">
            <w:pPr>
              <w:pStyle w:val="Default"/>
              <w:jc w:val="both"/>
              <w:rPr>
                <w:rFonts w:asciiTheme="majorBidi" w:hAnsiTheme="majorBidi" w:cstheme="majorBidi"/>
              </w:rPr>
            </w:pPr>
            <w:r w:rsidRPr="005C1768">
              <w:rPr>
                <w:rFonts w:asciiTheme="majorBidi" w:hAnsiTheme="majorBidi" w:cstheme="majorBidi"/>
              </w:rPr>
              <w:t>0.0215</w:t>
            </w:r>
          </w:p>
        </w:tc>
      </w:tr>
    </w:tbl>
    <w:p w14:paraId="5A1F4927" w14:textId="117432A9" w:rsidR="0090589F" w:rsidRDefault="0090589F" w:rsidP="00715D51">
      <w:pPr>
        <w:spacing w:after="0" w:line="240" w:lineRule="auto"/>
        <w:jc w:val="both"/>
        <w:rPr>
          <w:rFonts w:asciiTheme="majorBidi" w:hAnsiTheme="majorBidi" w:cstheme="majorBidi"/>
          <w:sz w:val="20"/>
          <w:szCs w:val="20"/>
          <w:lang w:bidi="ar-IQ"/>
        </w:rPr>
      </w:pPr>
      <w:r w:rsidRPr="009218CC">
        <w:rPr>
          <w:rFonts w:asciiTheme="majorBidi" w:hAnsiTheme="majorBidi" w:cstheme="majorBidi"/>
          <w:sz w:val="20"/>
          <w:szCs w:val="20"/>
          <w:lang w:bidi="ar-IQ"/>
        </w:rPr>
        <w:t>Source: Eviews10; Authors calculation</w:t>
      </w:r>
    </w:p>
    <w:p w14:paraId="31C8373E" w14:textId="77777777" w:rsidR="007B55E8" w:rsidRPr="009218CC" w:rsidRDefault="007B55E8" w:rsidP="00715D51">
      <w:pPr>
        <w:spacing w:after="0" w:line="240" w:lineRule="auto"/>
        <w:jc w:val="both"/>
        <w:rPr>
          <w:rFonts w:asciiTheme="majorBidi" w:hAnsiTheme="majorBidi" w:cstheme="majorBidi"/>
          <w:sz w:val="20"/>
          <w:szCs w:val="20"/>
          <w:lang w:bidi="ar-IQ"/>
        </w:rPr>
      </w:pPr>
    </w:p>
    <w:p w14:paraId="6239E612" w14:textId="68FC0D31" w:rsidR="00DE644D" w:rsidRDefault="00571420" w:rsidP="00715D51">
      <w:pPr>
        <w:autoSpaceDE w:val="0"/>
        <w:autoSpaceDN w:val="0"/>
        <w:adjustRightInd w:val="0"/>
        <w:spacing w:after="0" w:line="240" w:lineRule="auto"/>
        <w:jc w:val="both"/>
        <w:rPr>
          <w:rFonts w:asciiTheme="majorBidi" w:hAnsiTheme="majorBidi" w:cstheme="majorBidi"/>
          <w:b/>
          <w:bCs/>
          <w:sz w:val="24"/>
          <w:szCs w:val="24"/>
        </w:rPr>
      </w:pPr>
      <w:r w:rsidRPr="008E6800">
        <w:rPr>
          <w:rFonts w:asciiTheme="majorBidi" w:hAnsiTheme="majorBidi" w:cstheme="majorBidi"/>
          <w:b/>
          <w:bCs/>
          <w:sz w:val="24"/>
          <w:szCs w:val="24"/>
        </w:rPr>
        <w:t>Conclusions:</w:t>
      </w:r>
    </w:p>
    <w:p w14:paraId="2892F3D2" w14:textId="77777777" w:rsidR="007B55E8" w:rsidRPr="008E6800" w:rsidRDefault="007B55E8" w:rsidP="00715D51">
      <w:pPr>
        <w:autoSpaceDE w:val="0"/>
        <w:autoSpaceDN w:val="0"/>
        <w:adjustRightInd w:val="0"/>
        <w:spacing w:after="0" w:line="240" w:lineRule="auto"/>
        <w:jc w:val="both"/>
        <w:rPr>
          <w:rFonts w:asciiTheme="majorBidi" w:hAnsiTheme="majorBidi" w:cstheme="majorBidi"/>
          <w:b/>
          <w:bCs/>
          <w:sz w:val="24"/>
          <w:szCs w:val="24"/>
        </w:rPr>
      </w:pPr>
    </w:p>
    <w:p w14:paraId="7111928D" w14:textId="3BB4BB8C" w:rsidR="0087489E" w:rsidRPr="009218CC" w:rsidRDefault="0087489E" w:rsidP="00715D51">
      <w:pPr>
        <w:autoSpaceDE w:val="0"/>
        <w:autoSpaceDN w:val="0"/>
        <w:adjustRightInd w:val="0"/>
        <w:spacing w:after="0" w:line="240" w:lineRule="auto"/>
        <w:jc w:val="both"/>
        <w:rPr>
          <w:rFonts w:asciiTheme="majorBidi" w:hAnsiTheme="majorBidi" w:cstheme="majorBidi"/>
          <w:b/>
          <w:bCs/>
          <w:sz w:val="24"/>
          <w:szCs w:val="24"/>
        </w:rPr>
      </w:pPr>
      <w:r w:rsidRPr="009218CC">
        <w:rPr>
          <w:rFonts w:asciiTheme="majorBidi" w:hAnsiTheme="majorBidi" w:cstheme="majorBidi"/>
          <w:sz w:val="24"/>
          <w:szCs w:val="24"/>
        </w:rPr>
        <w:t xml:space="preserve">The aim of this study is to carry out the relationship between exports and economic growth. For this purpose, the main question is how the exports impact economic growth. Accordingly, the study re-examines the export-led growth hypothesis for the two developing country groups i.e. the MENA and, SA countries. The exports are measured as the annual growth rate of exports, and </w:t>
      </w:r>
      <w:r w:rsidRPr="009218CC">
        <w:rPr>
          <w:rFonts w:asciiTheme="majorBidi" w:hAnsiTheme="majorBidi" w:cstheme="majorBidi"/>
          <w:sz w:val="24"/>
          <w:szCs w:val="24"/>
        </w:rPr>
        <w:lastRenderedPageBreak/>
        <w:t>economic growth as the annual growth rate of real GDP. Using standard time series procedures of unit root testing via (ADF, PP) tests, cointegration, error correction modeling</w:t>
      </w:r>
      <w:r w:rsidR="009D0B3B">
        <w:rPr>
          <w:rFonts w:asciiTheme="majorBidi" w:hAnsiTheme="majorBidi" w:cstheme="majorBidi"/>
          <w:sz w:val="24"/>
          <w:szCs w:val="24"/>
        </w:rPr>
        <w:t>,</w:t>
      </w:r>
      <w:r w:rsidRPr="009218CC">
        <w:rPr>
          <w:rFonts w:asciiTheme="majorBidi" w:hAnsiTheme="majorBidi" w:cstheme="majorBidi"/>
          <w:sz w:val="24"/>
          <w:szCs w:val="24"/>
        </w:rPr>
        <w:t xml:space="preserve"> and Granger causality tests.</w:t>
      </w:r>
    </w:p>
    <w:p w14:paraId="4A302E6C" w14:textId="1325D4A0" w:rsidR="0087489E" w:rsidRPr="009218CC" w:rsidRDefault="0087489E" w:rsidP="00715D51">
      <w:pPr>
        <w:autoSpaceDE w:val="0"/>
        <w:autoSpaceDN w:val="0"/>
        <w:adjustRightInd w:val="0"/>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t xml:space="preserve"> </w:t>
      </w:r>
      <w:r w:rsidR="00F24C36">
        <w:rPr>
          <w:rFonts w:asciiTheme="majorBidi" w:hAnsiTheme="majorBidi" w:cstheme="majorBidi"/>
          <w:sz w:val="24"/>
          <w:szCs w:val="24"/>
        </w:rPr>
        <w:tab/>
      </w:r>
      <w:r w:rsidR="00346C22" w:rsidRPr="008E6800">
        <w:rPr>
          <w:rFonts w:asciiTheme="majorBidi" w:hAnsiTheme="majorBidi" w:cstheme="majorBidi"/>
          <w:sz w:val="24"/>
          <w:szCs w:val="24"/>
        </w:rPr>
        <w:t xml:space="preserve">Unit root tests, using both methods which are conducted with the trend, intercept and none confirm that the dependent variable EG is stable at the level; for (MENA) and SA cases, but the </w:t>
      </w:r>
      <w:r w:rsidR="00346C22" w:rsidRPr="00EC6F53">
        <w:rPr>
          <w:rFonts w:asciiTheme="majorBidi" w:hAnsiTheme="majorBidi" w:cstheme="majorBidi"/>
          <w:sz w:val="24"/>
          <w:szCs w:val="24"/>
          <w:highlight w:val="yellow"/>
        </w:rPr>
        <w:t>EXm</w:t>
      </w:r>
      <w:r w:rsidR="00346C22" w:rsidRPr="008E6800">
        <w:rPr>
          <w:rFonts w:asciiTheme="majorBidi" w:hAnsiTheme="majorBidi" w:cstheme="majorBidi"/>
          <w:sz w:val="24"/>
          <w:szCs w:val="24"/>
        </w:rPr>
        <w:t xml:space="preserve"> is stable at the level for the (MENA) countries, </w:t>
      </w:r>
      <w:r w:rsidR="00346C22" w:rsidRPr="00EC6F53">
        <w:rPr>
          <w:rFonts w:asciiTheme="majorBidi" w:hAnsiTheme="majorBidi" w:cstheme="majorBidi"/>
          <w:sz w:val="24"/>
          <w:szCs w:val="24"/>
          <w:highlight w:val="yellow"/>
        </w:rPr>
        <w:t>and EXsa</w:t>
      </w:r>
      <w:r w:rsidR="00346C22" w:rsidRPr="008E6800">
        <w:rPr>
          <w:rFonts w:asciiTheme="majorBidi" w:hAnsiTheme="majorBidi" w:cstheme="majorBidi"/>
          <w:sz w:val="24"/>
          <w:szCs w:val="24"/>
        </w:rPr>
        <w:t xml:space="preserve"> is stable at the first difference</w:t>
      </w:r>
      <w:r w:rsidR="00346C22">
        <w:rPr>
          <w:rFonts w:asciiTheme="majorBidi" w:hAnsiTheme="majorBidi" w:cstheme="majorBidi"/>
          <w:sz w:val="24"/>
          <w:szCs w:val="24"/>
        </w:rPr>
        <w:t xml:space="preserve"> </w:t>
      </w:r>
      <w:r w:rsidR="00346C22" w:rsidRPr="00EC6F53">
        <w:rPr>
          <w:rFonts w:asciiTheme="majorBidi" w:hAnsiTheme="majorBidi" w:cstheme="majorBidi"/>
          <w:sz w:val="24"/>
          <w:szCs w:val="24"/>
          <w:highlight w:val="yellow"/>
        </w:rPr>
        <w:t>for</w:t>
      </w:r>
      <w:r w:rsidR="00346C22" w:rsidRPr="008E6800">
        <w:rPr>
          <w:rFonts w:asciiTheme="majorBidi" w:hAnsiTheme="majorBidi" w:cstheme="majorBidi"/>
          <w:sz w:val="24"/>
          <w:szCs w:val="24"/>
        </w:rPr>
        <w:t xml:space="preserve"> SA </w:t>
      </w:r>
      <w:r w:rsidR="00346C22" w:rsidRPr="00EC6F53">
        <w:rPr>
          <w:rFonts w:asciiTheme="majorBidi" w:hAnsiTheme="majorBidi" w:cstheme="majorBidi"/>
          <w:sz w:val="24"/>
          <w:szCs w:val="24"/>
          <w:highlight w:val="yellow"/>
        </w:rPr>
        <w:t>countries</w:t>
      </w:r>
      <w:r w:rsidR="00346C22" w:rsidRPr="008E6800">
        <w:rPr>
          <w:rFonts w:asciiTheme="majorBidi" w:hAnsiTheme="majorBidi" w:cstheme="majorBidi"/>
          <w:sz w:val="24"/>
          <w:szCs w:val="24"/>
        </w:rPr>
        <w:t>. However, all the results are significant at the 1 % level or lower. It was found the evidence for long-run cointegration relationships between the exports and economic growth in both cases. But there is no evidence for significant relations between them.</w:t>
      </w:r>
    </w:p>
    <w:p w14:paraId="3571C12C" w14:textId="77777777" w:rsidR="0087489E" w:rsidRPr="009218CC" w:rsidRDefault="0087489E" w:rsidP="00715D51">
      <w:pPr>
        <w:autoSpaceDE w:val="0"/>
        <w:autoSpaceDN w:val="0"/>
        <w:adjustRightInd w:val="0"/>
        <w:spacing w:after="0" w:line="240" w:lineRule="auto"/>
        <w:ind w:firstLine="720"/>
        <w:jc w:val="both"/>
        <w:rPr>
          <w:rFonts w:asciiTheme="majorBidi" w:hAnsiTheme="majorBidi" w:cstheme="majorBidi"/>
          <w:sz w:val="24"/>
          <w:szCs w:val="24"/>
        </w:rPr>
      </w:pPr>
      <w:r w:rsidRPr="009218CC">
        <w:rPr>
          <w:rFonts w:asciiTheme="majorBidi" w:hAnsiTheme="majorBidi" w:cstheme="majorBidi"/>
          <w:sz w:val="24"/>
          <w:szCs w:val="24"/>
        </w:rPr>
        <w:t>The findings of the causality test show that there is no Granger causality amongst GDP growth and exports in the two directions for the MENA countries. But for the SA countries, we note a unidirectional causality from economic growth to exports.</w:t>
      </w:r>
    </w:p>
    <w:p w14:paraId="05C7E984" w14:textId="0B6B6B4D" w:rsidR="00F24C36" w:rsidRDefault="0087489E" w:rsidP="00F24C36">
      <w:pPr>
        <w:autoSpaceDE w:val="0"/>
        <w:autoSpaceDN w:val="0"/>
        <w:adjustRightInd w:val="0"/>
        <w:spacing w:after="0" w:line="240" w:lineRule="auto"/>
        <w:ind w:firstLine="720"/>
        <w:jc w:val="both"/>
        <w:rPr>
          <w:rFonts w:asciiTheme="majorBidi" w:hAnsiTheme="majorBidi" w:cstheme="majorBidi"/>
          <w:sz w:val="24"/>
          <w:szCs w:val="24"/>
        </w:rPr>
      </w:pPr>
      <w:r w:rsidRPr="009218CC">
        <w:rPr>
          <w:rFonts w:asciiTheme="majorBidi" w:hAnsiTheme="majorBidi" w:cstheme="majorBidi"/>
          <w:sz w:val="24"/>
          <w:szCs w:val="24"/>
        </w:rPr>
        <w:t>The above findings indicate that growth in both country groups was not driven by an export-led growth strategy. Exports aren't thus seen as the cause of GDP growth in both cases.</w:t>
      </w:r>
      <w:r w:rsidR="009D0B3B">
        <w:rPr>
          <w:rFonts w:asciiTheme="majorBidi" w:hAnsiTheme="majorBidi" w:cstheme="majorBidi"/>
          <w:sz w:val="24"/>
          <w:szCs w:val="24"/>
        </w:rPr>
        <w:t xml:space="preserve"> </w:t>
      </w:r>
      <w:r w:rsidRPr="009218CC">
        <w:rPr>
          <w:rFonts w:asciiTheme="majorBidi" w:hAnsiTheme="majorBidi" w:cstheme="majorBidi"/>
          <w:sz w:val="24"/>
          <w:szCs w:val="24"/>
        </w:rPr>
        <w:t>The test of the effectiveness using Wald residuals statistics show</w:t>
      </w:r>
      <w:r w:rsidR="009D0B3B">
        <w:rPr>
          <w:rFonts w:asciiTheme="majorBidi" w:hAnsiTheme="majorBidi" w:cstheme="majorBidi"/>
          <w:sz w:val="24"/>
          <w:szCs w:val="24"/>
        </w:rPr>
        <w:t>s</w:t>
      </w:r>
      <w:r w:rsidRPr="009218CC">
        <w:rPr>
          <w:rFonts w:asciiTheme="majorBidi" w:hAnsiTheme="majorBidi" w:cstheme="majorBidi"/>
          <w:sz w:val="24"/>
          <w:szCs w:val="24"/>
        </w:rPr>
        <w:t xml:space="preserve"> that the model has no ARCH effect, the residual is normally distributed and the model does not have serial correlation and free from Heteroscedasticity. Given the results of the two cases and, because of trade agreements, exports are no longer the main determinant of economic growth because most countries, including developing countries, have the ability to export to most other countries. Thus, the factors of economic growth remain the subject of future research projects. Finally, the study suggests that output growth and export promotion strategies can be pursued with a focus on sustainable and inclusive growth, and looking for alternative factors of growth in the countries concerned.</w:t>
      </w:r>
    </w:p>
    <w:p w14:paraId="7BAE94A5" w14:textId="274B1095" w:rsidR="0087489E" w:rsidRPr="009218CC" w:rsidRDefault="0087489E" w:rsidP="00F24C36">
      <w:pPr>
        <w:autoSpaceDE w:val="0"/>
        <w:autoSpaceDN w:val="0"/>
        <w:adjustRightInd w:val="0"/>
        <w:spacing w:after="0" w:line="240" w:lineRule="auto"/>
        <w:ind w:firstLine="720"/>
        <w:jc w:val="both"/>
        <w:rPr>
          <w:rFonts w:asciiTheme="majorBidi" w:hAnsiTheme="majorBidi" w:cstheme="majorBidi"/>
          <w:sz w:val="24"/>
          <w:szCs w:val="24"/>
        </w:rPr>
      </w:pPr>
      <w:r w:rsidRPr="0087489E">
        <w:rPr>
          <w:rFonts w:asciiTheme="majorBidi" w:hAnsiTheme="majorBidi" w:cstheme="majorBidi"/>
          <w:sz w:val="24"/>
          <w:szCs w:val="24"/>
          <w:highlight w:val="yellow"/>
        </w:rPr>
        <w:t>This study has some limitations. The study results cannot be generalized, because different developing countries, and /or country groups, have different economic features. furthermore, the model was specified to test the links between only two variables. So, introducing more growth factors may present different results</w:t>
      </w:r>
    </w:p>
    <w:p w14:paraId="3C71BDFD" w14:textId="77777777" w:rsidR="00713C0A" w:rsidRPr="00936FF1" w:rsidRDefault="00713C0A" w:rsidP="00715D51">
      <w:pPr>
        <w:autoSpaceDE w:val="0"/>
        <w:autoSpaceDN w:val="0"/>
        <w:adjustRightInd w:val="0"/>
        <w:spacing w:after="0" w:line="240" w:lineRule="auto"/>
        <w:jc w:val="both"/>
        <w:rPr>
          <w:rFonts w:asciiTheme="majorBidi" w:hAnsiTheme="majorBidi" w:cstheme="majorBidi"/>
          <w:sz w:val="23"/>
          <w:szCs w:val="23"/>
        </w:rPr>
      </w:pPr>
    </w:p>
    <w:p w14:paraId="6A173C1C" w14:textId="0C801013" w:rsidR="00713C0A" w:rsidRPr="00936FF1" w:rsidRDefault="00713C0A" w:rsidP="00715D51">
      <w:pPr>
        <w:autoSpaceDE w:val="0"/>
        <w:autoSpaceDN w:val="0"/>
        <w:adjustRightInd w:val="0"/>
        <w:spacing w:after="0" w:line="240" w:lineRule="auto"/>
        <w:jc w:val="both"/>
        <w:rPr>
          <w:rFonts w:asciiTheme="majorBidi" w:hAnsiTheme="majorBidi" w:cstheme="majorBidi"/>
          <w:sz w:val="24"/>
          <w:szCs w:val="24"/>
        </w:rPr>
      </w:pPr>
      <w:r w:rsidRPr="00936FF1">
        <w:rPr>
          <w:rFonts w:asciiTheme="majorBidi" w:hAnsiTheme="majorBidi" w:cstheme="majorBidi"/>
          <w:b/>
          <w:bCs/>
          <w:sz w:val="24"/>
          <w:szCs w:val="24"/>
          <w:highlight w:val="yellow"/>
        </w:rPr>
        <w:t>Acknowledgmen</w:t>
      </w:r>
      <w:r w:rsidRPr="00936FF1">
        <w:rPr>
          <w:rFonts w:asciiTheme="majorBidi" w:hAnsiTheme="majorBidi" w:cstheme="majorBidi"/>
          <w:sz w:val="24"/>
          <w:szCs w:val="24"/>
          <w:highlight w:val="yellow"/>
        </w:rPr>
        <w:t>t: author appreciate the valuable comments by the</w:t>
      </w:r>
      <w:r w:rsidR="00DD73E9" w:rsidRPr="00936FF1">
        <w:rPr>
          <w:rFonts w:asciiTheme="majorBidi" w:hAnsiTheme="majorBidi" w:cstheme="majorBidi"/>
          <w:sz w:val="24"/>
          <w:szCs w:val="24"/>
          <w:highlight w:val="yellow"/>
        </w:rPr>
        <w:t xml:space="preserve"> respectful</w:t>
      </w:r>
      <w:r w:rsidRPr="00936FF1">
        <w:rPr>
          <w:rFonts w:asciiTheme="majorBidi" w:hAnsiTheme="majorBidi" w:cstheme="majorBidi"/>
          <w:sz w:val="24"/>
          <w:szCs w:val="24"/>
          <w:highlight w:val="yellow"/>
        </w:rPr>
        <w:t xml:space="preserve"> reviewers</w:t>
      </w:r>
      <w:r w:rsidR="0007589C" w:rsidRPr="00936FF1">
        <w:rPr>
          <w:rFonts w:asciiTheme="majorBidi" w:hAnsiTheme="majorBidi" w:cstheme="majorBidi"/>
          <w:sz w:val="24"/>
          <w:szCs w:val="24"/>
          <w:highlight w:val="yellow"/>
        </w:rPr>
        <w:t>,</w:t>
      </w:r>
      <w:r w:rsidRPr="00936FF1">
        <w:rPr>
          <w:rFonts w:asciiTheme="majorBidi" w:hAnsiTheme="majorBidi" w:cstheme="majorBidi"/>
          <w:sz w:val="24"/>
          <w:szCs w:val="24"/>
          <w:highlight w:val="yellow"/>
        </w:rPr>
        <w:t xml:space="preserve"> </w:t>
      </w:r>
      <w:r w:rsidR="00DD73E9" w:rsidRPr="00936FF1">
        <w:rPr>
          <w:rFonts w:asciiTheme="majorBidi" w:hAnsiTheme="majorBidi" w:cstheme="majorBidi"/>
          <w:sz w:val="24"/>
          <w:szCs w:val="24"/>
          <w:highlight w:val="yellow"/>
        </w:rPr>
        <w:t>and the</w:t>
      </w:r>
      <w:r w:rsidRPr="00936FF1">
        <w:rPr>
          <w:rFonts w:asciiTheme="majorBidi" w:hAnsiTheme="majorBidi" w:cstheme="majorBidi"/>
          <w:sz w:val="24"/>
          <w:szCs w:val="24"/>
          <w:highlight w:val="yellow"/>
        </w:rPr>
        <w:t xml:space="preserve"> EJEM Editors for their insights to develop this paper.</w:t>
      </w:r>
    </w:p>
    <w:p w14:paraId="70A00D66" w14:textId="77777777" w:rsidR="0007642F" w:rsidRPr="00936FF1" w:rsidRDefault="0007642F" w:rsidP="00715D51">
      <w:pPr>
        <w:autoSpaceDE w:val="0"/>
        <w:autoSpaceDN w:val="0"/>
        <w:adjustRightInd w:val="0"/>
        <w:spacing w:after="0" w:line="240" w:lineRule="auto"/>
        <w:jc w:val="both"/>
        <w:rPr>
          <w:rFonts w:asciiTheme="majorBidi" w:hAnsiTheme="majorBidi" w:cstheme="majorBidi"/>
          <w:b/>
          <w:bCs/>
          <w:sz w:val="24"/>
          <w:szCs w:val="24"/>
        </w:rPr>
      </w:pPr>
    </w:p>
    <w:p w14:paraId="76726EA3" w14:textId="783A7875" w:rsidR="000567AE" w:rsidRDefault="00131840" w:rsidP="00715D51">
      <w:pPr>
        <w:autoSpaceDE w:val="0"/>
        <w:autoSpaceDN w:val="0"/>
        <w:adjustRightInd w:val="0"/>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 xml:space="preserve">References </w:t>
      </w:r>
    </w:p>
    <w:p w14:paraId="762C0BB9" w14:textId="77777777" w:rsidR="00131840" w:rsidRDefault="00131840" w:rsidP="00715D51">
      <w:pPr>
        <w:autoSpaceDE w:val="0"/>
        <w:autoSpaceDN w:val="0"/>
        <w:adjustRightInd w:val="0"/>
        <w:spacing w:after="0" w:line="240" w:lineRule="auto"/>
        <w:jc w:val="both"/>
        <w:rPr>
          <w:rFonts w:asciiTheme="majorBidi" w:hAnsiTheme="majorBidi" w:cstheme="majorBidi"/>
          <w:b/>
          <w:bCs/>
          <w:sz w:val="24"/>
          <w:szCs w:val="24"/>
        </w:rPr>
      </w:pPr>
    </w:p>
    <w:p w14:paraId="08179261"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218CC">
        <w:rPr>
          <w:rFonts w:asciiTheme="majorBidi" w:hAnsiTheme="majorBidi" w:cstheme="majorBidi"/>
          <w:sz w:val="24"/>
          <w:szCs w:val="24"/>
        </w:rPr>
        <w:fldChar w:fldCharType="begin" w:fldLock="1"/>
      </w:r>
      <w:r w:rsidRPr="009218CC">
        <w:rPr>
          <w:rFonts w:asciiTheme="majorBidi" w:hAnsiTheme="majorBidi" w:cstheme="majorBidi"/>
          <w:sz w:val="24"/>
          <w:szCs w:val="24"/>
        </w:rPr>
        <w:instrText xml:space="preserve">ADDIN Mendeley Bibliography CSL_BIBLIOGRAPHY </w:instrText>
      </w:r>
      <w:r w:rsidRPr="009218CC">
        <w:rPr>
          <w:rFonts w:asciiTheme="majorBidi" w:hAnsiTheme="majorBidi" w:cstheme="majorBidi"/>
          <w:sz w:val="24"/>
          <w:szCs w:val="24"/>
        </w:rPr>
        <w:fldChar w:fldCharType="separate"/>
      </w:r>
      <w:r w:rsidRPr="009609EE">
        <w:rPr>
          <w:rFonts w:ascii="Times New Roman" w:hAnsi="Times New Roman" w:cs="Times New Roman"/>
          <w:noProof/>
          <w:sz w:val="24"/>
          <w:szCs w:val="24"/>
        </w:rPr>
        <w:t xml:space="preserve">Abbas, S. (2012). Causality between Exports and Economic Growth : Investigating Suitable Trade Policy for Pakistan. </w:t>
      </w:r>
      <w:r w:rsidRPr="009609EE">
        <w:rPr>
          <w:rFonts w:ascii="Times New Roman" w:hAnsi="Times New Roman" w:cs="Times New Roman"/>
          <w:i/>
          <w:iCs/>
          <w:noProof/>
          <w:sz w:val="24"/>
          <w:szCs w:val="24"/>
        </w:rPr>
        <w:t>Eurasian Journal of Business and Economics</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5</w:t>
      </w:r>
      <w:r w:rsidRPr="009609EE">
        <w:rPr>
          <w:rFonts w:ascii="Times New Roman" w:hAnsi="Times New Roman" w:cs="Times New Roman"/>
          <w:noProof/>
          <w:sz w:val="24"/>
          <w:szCs w:val="24"/>
        </w:rPr>
        <w:t>(10), 91–98.</w:t>
      </w:r>
    </w:p>
    <w:p w14:paraId="0B5736D5"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Baharumshah, A. Z., &amp; Rashid, S. (1999). Exports, imports and economic growth in Malaysia: Empirical evidence based on multivariate time series. </w:t>
      </w:r>
      <w:r w:rsidRPr="009609EE">
        <w:rPr>
          <w:rFonts w:ascii="Times New Roman" w:hAnsi="Times New Roman" w:cs="Times New Roman"/>
          <w:i/>
          <w:iCs/>
          <w:noProof/>
          <w:sz w:val="24"/>
          <w:szCs w:val="24"/>
        </w:rPr>
        <w:t>Asian Economic Journal</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13</w:t>
      </w:r>
      <w:r w:rsidRPr="009609EE">
        <w:rPr>
          <w:rFonts w:ascii="Times New Roman" w:hAnsi="Times New Roman" w:cs="Times New Roman"/>
          <w:noProof/>
          <w:sz w:val="24"/>
          <w:szCs w:val="24"/>
        </w:rPr>
        <w:t>(4), 389–406. https://doi.org/10.1111/1467-8381.00092</w:t>
      </w:r>
    </w:p>
    <w:p w14:paraId="2BDF4792"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Balassa, B. (1978). Export incentives and export performance in developing countries: A comparative analysis. </w:t>
      </w:r>
      <w:r w:rsidRPr="009609EE">
        <w:rPr>
          <w:rFonts w:ascii="Times New Roman" w:hAnsi="Times New Roman" w:cs="Times New Roman"/>
          <w:i/>
          <w:iCs/>
          <w:noProof/>
          <w:sz w:val="24"/>
          <w:szCs w:val="24"/>
        </w:rPr>
        <w:t>Weltwirtschaftliches Archiv</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114</w:t>
      </w:r>
      <w:r w:rsidRPr="009609EE">
        <w:rPr>
          <w:rFonts w:ascii="Times New Roman" w:hAnsi="Times New Roman" w:cs="Times New Roman"/>
          <w:noProof/>
          <w:sz w:val="24"/>
          <w:szCs w:val="24"/>
        </w:rPr>
        <w:t>(1), 24–61. https://doi.org/10.1007/BF02696530</w:t>
      </w:r>
    </w:p>
    <w:p w14:paraId="2FC97CBD"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Balassa, B. (1985). Trade Between Developed and Developing Countries’: the Decade Ahead. </w:t>
      </w:r>
      <w:r w:rsidRPr="009609EE">
        <w:rPr>
          <w:rFonts w:ascii="Times New Roman" w:hAnsi="Times New Roman" w:cs="Times New Roman"/>
          <w:i/>
          <w:iCs/>
          <w:noProof/>
          <w:sz w:val="24"/>
          <w:szCs w:val="24"/>
        </w:rPr>
        <w:t>Economic and Political Weekly</w:t>
      </w:r>
      <w:r w:rsidRPr="009609EE">
        <w:rPr>
          <w:rFonts w:ascii="Times New Roman" w:hAnsi="Times New Roman" w:cs="Times New Roman"/>
          <w:noProof/>
          <w:sz w:val="24"/>
          <w:szCs w:val="24"/>
        </w:rPr>
        <w:t>, 7–25. Retrieved from http://www.jstor.org/stable/10.2307/4359855</w:t>
      </w:r>
    </w:p>
    <w:p w14:paraId="5FC32A30"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Ben-david, D., &amp; Loewy, M. B. (2018). </w:t>
      </w:r>
      <w:r w:rsidRPr="009609EE">
        <w:rPr>
          <w:rFonts w:ascii="Times New Roman" w:hAnsi="Times New Roman" w:cs="Times New Roman"/>
          <w:i/>
          <w:iCs/>
          <w:noProof/>
          <w:sz w:val="24"/>
          <w:szCs w:val="24"/>
        </w:rPr>
        <w:t xml:space="preserve">Trade and the Neoclassical Growth Model Author ( s ): Dan Ben-David and Michael B . Loewy Source : Journal of Economic Integration , Vol . 18 , No . 1 ( March 2003 ), pp . 1-16 Published by : Center for Economic Integration , Sejong University Stable URL </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18</w:t>
      </w:r>
      <w:r w:rsidRPr="009609EE">
        <w:rPr>
          <w:rFonts w:ascii="Times New Roman" w:hAnsi="Times New Roman" w:cs="Times New Roman"/>
          <w:noProof/>
          <w:sz w:val="24"/>
          <w:szCs w:val="24"/>
        </w:rPr>
        <w:t>(1), 1–16.</w:t>
      </w:r>
    </w:p>
    <w:p w14:paraId="5D3650DF"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lastRenderedPageBreak/>
        <w:t xml:space="preserve">Bhagwati, J. N. (1988). Export-promoting trade strategy: Issues and evidence. </w:t>
      </w:r>
      <w:r w:rsidRPr="009609EE">
        <w:rPr>
          <w:rFonts w:ascii="Times New Roman" w:hAnsi="Times New Roman" w:cs="Times New Roman"/>
          <w:i/>
          <w:iCs/>
          <w:noProof/>
          <w:sz w:val="24"/>
          <w:szCs w:val="24"/>
        </w:rPr>
        <w:t>World Bank Research Observer</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3</w:t>
      </w:r>
      <w:r w:rsidRPr="009609EE">
        <w:rPr>
          <w:rFonts w:ascii="Times New Roman" w:hAnsi="Times New Roman" w:cs="Times New Roman"/>
          <w:noProof/>
          <w:sz w:val="24"/>
          <w:szCs w:val="24"/>
        </w:rPr>
        <w:t>(1), 27–57. https://doi.org/10.1093/wbro/3.1.27</w:t>
      </w:r>
    </w:p>
    <w:p w14:paraId="07C96843"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Bilas, V. et el. (2015). Examining the Export-led Growth Hypothesis: The case of Croatia. </w:t>
      </w:r>
      <w:r w:rsidRPr="009609EE">
        <w:rPr>
          <w:rFonts w:ascii="Times New Roman" w:hAnsi="Times New Roman" w:cs="Times New Roman"/>
          <w:i/>
          <w:iCs/>
          <w:noProof/>
          <w:sz w:val="24"/>
          <w:szCs w:val="24"/>
        </w:rPr>
        <w:t>Naše Gospodarstvo/Our Economy</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61</w:t>
      </w:r>
      <w:r w:rsidRPr="009609EE">
        <w:rPr>
          <w:rFonts w:ascii="Times New Roman" w:hAnsi="Times New Roman" w:cs="Times New Roman"/>
          <w:noProof/>
          <w:sz w:val="24"/>
          <w:szCs w:val="24"/>
        </w:rPr>
        <w:t>(3), 22–31. https://doi.org/10.1515/ngoe-2015-0010</w:t>
      </w:r>
    </w:p>
    <w:p w14:paraId="54B17F5F"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Busse, M., &amp; Koeniger, J. (2012). Trade and Economic Growth: A Re-Examination of the Empirical Evidence. </w:t>
      </w:r>
      <w:r w:rsidRPr="009609EE">
        <w:rPr>
          <w:rFonts w:ascii="Times New Roman" w:hAnsi="Times New Roman" w:cs="Times New Roman"/>
          <w:i/>
          <w:iCs/>
          <w:noProof/>
          <w:sz w:val="24"/>
          <w:szCs w:val="24"/>
        </w:rPr>
        <w:t>SSRN Electronic Journal</w:t>
      </w:r>
      <w:r w:rsidRPr="009609EE">
        <w:rPr>
          <w:rFonts w:ascii="Times New Roman" w:hAnsi="Times New Roman" w:cs="Times New Roman"/>
          <w:noProof/>
          <w:sz w:val="24"/>
          <w:szCs w:val="24"/>
        </w:rPr>
        <w:t>. https://doi.org/10.2139/ssrn.2009939</w:t>
      </w:r>
    </w:p>
    <w:p w14:paraId="38703FB8"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Cheshier, S. H., Kalani, M. Y. S., Lim, M., Ailles, L., Huhn, S. L., &amp; Weissman, I. L. (2009). A neurosurgeon’s guide to stem cells, cancer stem cells, and brain tumor stem cells. </w:t>
      </w:r>
      <w:r w:rsidRPr="009609EE">
        <w:rPr>
          <w:rFonts w:ascii="Times New Roman" w:hAnsi="Times New Roman" w:cs="Times New Roman"/>
          <w:i/>
          <w:iCs/>
          <w:noProof/>
          <w:sz w:val="24"/>
          <w:szCs w:val="24"/>
        </w:rPr>
        <w:t>Neurosurgery</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65</w:t>
      </w:r>
      <w:r w:rsidRPr="009609EE">
        <w:rPr>
          <w:rFonts w:ascii="Times New Roman" w:hAnsi="Times New Roman" w:cs="Times New Roman"/>
          <w:noProof/>
          <w:sz w:val="24"/>
          <w:szCs w:val="24"/>
        </w:rPr>
        <w:t>(2), 237–249. https://doi.org/10.1227/01.NEU.0000349921.14519.2A</w:t>
      </w:r>
    </w:p>
    <w:p w14:paraId="45495860"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Chi H.&amp;Mintz A. (2002). The relationship between exports and economic growth in East Asian countries: A multivariate threshold autoregressive approach. </w:t>
      </w:r>
      <w:r w:rsidRPr="009609EE">
        <w:rPr>
          <w:rFonts w:ascii="Times New Roman" w:hAnsi="Times New Roman" w:cs="Times New Roman"/>
          <w:i/>
          <w:iCs/>
          <w:noProof/>
          <w:sz w:val="24"/>
          <w:szCs w:val="24"/>
        </w:rPr>
        <w:t>Journal of Economic Development</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27</w:t>
      </w:r>
      <w:r w:rsidRPr="009609EE">
        <w:rPr>
          <w:rFonts w:ascii="Times New Roman" w:hAnsi="Times New Roman" w:cs="Times New Roman"/>
          <w:noProof/>
          <w:sz w:val="24"/>
          <w:szCs w:val="24"/>
        </w:rPr>
        <w:t>(2), 45–68.</w:t>
      </w:r>
    </w:p>
    <w:p w14:paraId="29D02F3F"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Dutt, S. et el. (2015). Export Growth-economic Growth Nexus: An Empirical Re-examination. </w:t>
      </w:r>
      <w:r w:rsidRPr="009609EE">
        <w:rPr>
          <w:rFonts w:ascii="Times New Roman" w:hAnsi="Times New Roman" w:cs="Times New Roman"/>
          <w:i/>
          <w:iCs/>
          <w:noProof/>
          <w:sz w:val="24"/>
          <w:szCs w:val="24"/>
        </w:rPr>
        <w:t>Journal of Business and Economics</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6</w:t>
      </w:r>
      <w:r w:rsidRPr="009609EE">
        <w:rPr>
          <w:rFonts w:ascii="Times New Roman" w:hAnsi="Times New Roman" w:cs="Times New Roman"/>
          <w:noProof/>
          <w:sz w:val="24"/>
          <w:szCs w:val="24"/>
        </w:rPr>
        <w:t>(12), 1999–2007. https://doi.org/10.15341/jbe(2155-7950)/12.06.2015/001</w:t>
      </w:r>
    </w:p>
    <w:p w14:paraId="32B14B98"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Ekanayake, E. . (1999). Exports and Economic Growth in Developing Countries: Cointegration and Error-Correction Models. </w:t>
      </w:r>
      <w:r w:rsidRPr="009609EE">
        <w:rPr>
          <w:rFonts w:ascii="Times New Roman" w:hAnsi="Times New Roman" w:cs="Times New Roman"/>
          <w:i/>
          <w:iCs/>
          <w:noProof/>
          <w:sz w:val="24"/>
          <w:szCs w:val="24"/>
        </w:rPr>
        <w:t>International Advances in Economic Research</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5</w:t>
      </w:r>
      <w:r w:rsidRPr="009609EE">
        <w:rPr>
          <w:rFonts w:ascii="Times New Roman" w:hAnsi="Times New Roman" w:cs="Times New Roman"/>
          <w:noProof/>
          <w:sz w:val="24"/>
          <w:szCs w:val="24"/>
        </w:rPr>
        <w:t>(1), 147–148. https://doi.org/10.1007/BF02295041</w:t>
      </w:r>
    </w:p>
    <w:p w14:paraId="56ADD98A"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Furuoka, F. (2007). Do exports act as “engine” of growth? Evidence from Malaysia. </w:t>
      </w:r>
      <w:r w:rsidRPr="009609EE">
        <w:rPr>
          <w:rFonts w:ascii="Times New Roman" w:hAnsi="Times New Roman" w:cs="Times New Roman"/>
          <w:i/>
          <w:iCs/>
          <w:noProof/>
          <w:sz w:val="24"/>
          <w:szCs w:val="24"/>
        </w:rPr>
        <w:t>Economics Bulletin</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6</w:t>
      </w:r>
      <w:r w:rsidRPr="009609EE">
        <w:rPr>
          <w:rFonts w:ascii="Times New Roman" w:hAnsi="Times New Roman" w:cs="Times New Roman"/>
          <w:noProof/>
          <w:sz w:val="24"/>
          <w:szCs w:val="24"/>
        </w:rPr>
        <w:t>(37), 1–14.</w:t>
      </w:r>
    </w:p>
    <w:p w14:paraId="667F5C5F"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Ghatak, S., &amp; Price, S. W. (1997). Export composition and economic growth: Cointegration and causality evidence for India. </w:t>
      </w:r>
      <w:r w:rsidRPr="009609EE">
        <w:rPr>
          <w:rFonts w:ascii="Times New Roman" w:hAnsi="Times New Roman" w:cs="Times New Roman"/>
          <w:i/>
          <w:iCs/>
          <w:noProof/>
          <w:sz w:val="24"/>
          <w:szCs w:val="24"/>
        </w:rPr>
        <w:t>Review of World Economics</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133</w:t>
      </w:r>
      <w:r w:rsidRPr="009609EE">
        <w:rPr>
          <w:rFonts w:ascii="Times New Roman" w:hAnsi="Times New Roman" w:cs="Times New Roman"/>
          <w:noProof/>
          <w:sz w:val="24"/>
          <w:szCs w:val="24"/>
        </w:rPr>
        <w:t>(3), 538–553. https://doi.org/10.1007/bf02707502</w:t>
      </w:r>
    </w:p>
    <w:p w14:paraId="3F078F2A"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Gokmenoglu, K. K., Sehnaz, Z., &amp; Taspinar, N. (2015). The Export-Led Growth: A Case Study of Costa Rica. </w:t>
      </w:r>
      <w:r w:rsidRPr="009609EE">
        <w:rPr>
          <w:rFonts w:ascii="Times New Roman" w:hAnsi="Times New Roman" w:cs="Times New Roman"/>
          <w:i/>
          <w:iCs/>
          <w:noProof/>
          <w:sz w:val="24"/>
          <w:szCs w:val="24"/>
        </w:rPr>
        <w:t>Procedia Economics and Finance</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25</w:t>
      </w:r>
      <w:r w:rsidRPr="009609EE">
        <w:rPr>
          <w:rFonts w:ascii="Times New Roman" w:hAnsi="Times New Roman" w:cs="Times New Roman"/>
          <w:noProof/>
          <w:sz w:val="24"/>
          <w:szCs w:val="24"/>
        </w:rPr>
        <w:t>(May), 471–477. https://doi.org/10.1016/s2212-5671(15)00759-5</w:t>
      </w:r>
    </w:p>
    <w:p w14:paraId="200C1241"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Hallaert, J. J. (2006). A history of empirical literature on the relationship between trade and growth. </w:t>
      </w:r>
      <w:r w:rsidRPr="009609EE">
        <w:rPr>
          <w:rFonts w:ascii="Times New Roman" w:hAnsi="Times New Roman" w:cs="Times New Roman"/>
          <w:i/>
          <w:iCs/>
          <w:noProof/>
          <w:sz w:val="24"/>
          <w:szCs w:val="24"/>
        </w:rPr>
        <w:t>Mondes En Developpement</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34</w:t>
      </w:r>
      <w:r w:rsidRPr="009609EE">
        <w:rPr>
          <w:rFonts w:ascii="Times New Roman" w:hAnsi="Times New Roman" w:cs="Times New Roman"/>
          <w:noProof/>
          <w:sz w:val="24"/>
          <w:szCs w:val="24"/>
        </w:rPr>
        <w:t>(3). https://doi.org/10.3917/med.135.0063</w:t>
      </w:r>
    </w:p>
    <w:p w14:paraId="0A2512D8"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Hamori, S. e. el. (2003). Trade and Growth Relationship: Some Evidence from Comoros, Madag</w:t>
      </w:r>
      <w:r>
        <w:rPr>
          <w:rFonts w:ascii="Times New Roman" w:hAnsi="Times New Roman" w:cs="Times New Roman"/>
          <w:noProof/>
          <w:sz w:val="24"/>
          <w:szCs w:val="24"/>
        </w:rPr>
        <w:t>ascar, Mauritius and Seychelles,</w:t>
      </w:r>
      <w:r w:rsidRPr="009609EE">
        <w:rPr>
          <w:rFonts w:ascii="Times New Roman" w:hAnsi="Times New Roman" w:cs="Times New Roman"/>
          <w:i/>
          <w:iCs/>
          <w:noProof/>
          <w:sz w:val="24"/>
          <w:szCs w:val="24"/>
        </w:rPr>
        <w:t xml:space="preserve"> Asian and African Area Studies</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3</w:t>
      </w:r>
      <w:r w:rsidRPr="009609EE">
        <w:rPr>
          <w:rFonts w:ascii="Times New Roman" w:hAnsi="Times New Roman" w:cs="Times New Roman"/>
          <w:noProof/>
          <w:sz w:val="24"/>
          <w:szCs w:val="24"/>
        </w:rPr>
        <w:t>, 174–185.</w:t>
      </w:r>
    </w:p>
    <w:p w14:paraId="4B50AA08"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7489E">
        <w:rPr>
          <w:rFonts w:ascii="Times New Roman" w:hAnsi="Times New Roman" w:cs="Times New Roman"/>
          <w:noProof/>
          <w:sz w:val="24"/>
          <w:szCs w:val="24"/>
          <w:highlight w:val="yellow"/>
        </w:rPr>
        <w:t xml:space="preserve">Hatemi-J, A., &amp; Irandoust, M. (2000). Export performance and economic growth causality: An empirical analysis. </w:t>
      </w:r>
      <w:r w:rsidRPr="0087489E">
        <w:rPr>
          <w:rFonts w:ascii="Times New Roman" w:hAnsi="Times New Roman" w:cs="Times New Roman"/>
          <w:i/>
          <w:iCs/>
          <w:noProof/>
          <w:sz w:val="24"/>
          <w:szCs w:val="24"/>
          <w:highlight w:val="yellow"/>
        </w:rPr>
        <w:t>Atlantic Economic Journal</w:t>
      </w:r>
      <w:r w:rsidRPr="0087489E">
        <w:rPr>
          <w:rFonts w:ascii="Times New Roman" w:hAnsi="Times New Roman" w:cs="Times New Roman"/>
          <w:noProof/>
          <w:sz w:val="24"/>
          <w:szCs w:val="24"/>
          <w:highlight w:val="yellow"/>
        </w:rPr>
        <w:t xml:space="preserve">, </w:t>
      </w:r>
      <w:r w:rsidRPr="0087489E">
        <w:rPr>
          <w:rFonts w:ascii="Times New Roman" w:hAnsi="Times New Roman" w:cs="Times New Roman"/>
          <w:i/>
          <w:iCs/>
          <w:noProof/>
          <w:sz w:val="24"/>
          <w:szCs w:val="24"/>
          <w:highlight w:val="yellow"/>
        </w:rPr>
        <w:t>4</w:t>
      </w:r>
      <w:r w:rsidRPr="0087489E">
        <w:rPr>
          <w:rFonts w:ascii="Times New Roman" w:hAnsi="Times New Roman" w:cs="Times New Roman"/>
          <w:noProof/>
          <w:sz w:val="24"/>
          <w:szCs w:val="24"/>
          <w:highlight w:val="yellow"/>
        </w:rPr>
        <w:t>(28), 412–426.</w:t>
      </w:r>
    </w:p>
    <w:p w14:paraId="7097CC45"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Huang, J., &amp; Ramirez, M. D. (2016). Do Exports lead Economic Output in Five Asian Countries? A Cointegration and Granger Causality Analysis. </w:t>
      </w:r>
      <w:r w:rsidRPr="009609EE">
        <w:rPr>
          <w:rFonts w:ascii="Times New Roman" w:hAnsi="Times New Roman" w:cs="Times New Roman"/>
          <w:i/>
          <w:iCs/>
          <w:noProof/>
          <w:sz w:val="24"/>
          <w:szCs w:val="24"/>
        </w:rPr>
        <w:t>Business and Economic Research</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6</w:t>
      </w:r>
      <w:r w:rsidRPr="009609EE">
        <w:rPr>
          <w:rFonts w:ascii="Times New Roman" w:hAnsi="Times New Roman" w:cs="Times New Roman"/>
          <w:noProof/>
          <w:sz w:val="24"/>
          <w:szCs w:val="24"/>
        </w:rPr>
        <w:t>(2), 30. https://doi.org/10.5296/ber.v6i2.9747</w:t>
      </w:r>
    </w:p>
    <w:p w14:paraId="0A846B54"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Ibrahim, M. H. (2002). An Empirical Note on the Export-Led Growth Hypothesis: The Case of Malaysia. </w:t>
      </w:r>
      <w:r w:rsidRPr="009609EE">
        <w:rPr>
          <w:rFonts w:ascii="Times New Roman" w:hAnsi="Times New Roman" w:cs="Times New Roman"/>
          <w:i/>
          <w:iCs/>
          <w:noProof/>
          <w:sz w:val="24"/>
          <w:szCs w:val="24"/>
        </w:rPr>
        <w:t>Economic Analysis and Policy</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32</w:t>
      </w:r>
      <w:r w:rsidRPr="009609EE">
        <w:rPr>
          <w:rFonts w:ascii="Times New Roman" w:hAnsi="Times New Roman" w:cs="Times New Roman"/>
          <w:noProof/>
          <w:sz w:val="24"/>
          <w:szCs w:val="24"/>
        </w:rPr>
        <w:t>(2), 221–232. https://doi.org/10.1016/S0313-5926(02)50030-8</w:t>
      </w:r>
    </w:p>
    <w:p w14:paraId="15163D86"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Ikram, S. et el. (2018). Impact of Export, Import and Growth: Evidence Using Econometric Analysis in Malaysia. </w:t>
      </w:r>
      <w:r w:rsidRPr="009609EE">
        <w:rPr>
          <w:rFonts w:ascii="Times New Roman" w:hAnsi="Times New Roman" w:cs="Times New Roman"/>
          <w:i/>
          <w:iCs/>
          <w:noProof/>
          <w:sz w:val="24"/>
          <w:szCs w:val="24"/>
        </w:rPr>
        <w:t>International Journal of Accounting, Finance and Business</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3</w:t>
      </w:r>
      <w:r w:rsidRPr="009609EE">
        <w:rPr>
          <w:rFonts w:ascii="Times New Roman" w:hAnsi="Times New Roman" w:cs="Times New Roman"/>
          <w:noProof/>
          <w:sz w:val="24"/>
          <w:szCs w:val="24"/>
        </w:rPr>
        <w:t>(16), 12–19. Retrieved from www.ijafb.com</w:t>
      </w:r>
    </w:p>
    <w:p w14:paraId="11430683"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Kugler, P. (1991). </w:t>
      </w:r>
      <w:r w:rsidRPr="009609EE">
        <w:rPr>
          <w:rFonts w:ascii="Times New Roman" w:hAnsi="Times New Roman" w:cs="Times New Roman"/>
          <w:i/>
          <w:iCs/>
          <w:noProof/>
          <w:sz w:val="24"/>
          <w:szCs w:val="24"/>
        </w:rPr>
        <w:t>Exports and Cointegration: An Empirical Investigation</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1</w:t>
      </w:r>
      <w:r w:rsidRPr="009609EE">
        <w:rPr>
          <w:rFonts w:ascii="Times New Roman" w:hAnsi="Times New Roman" w:cs="Times New Roman"/>
          <w:noProof/>
          <w:sz w:val="24"/>
          <w:szCs w:val="24"/>
        </w:rPr>
        <w:t>(1991), 73–82.</w:t>
      </w:r>
    </w:p>
    <w:p w14:paraId="535D9858"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Loewy, D. B.-D. and M. B. (2008). Trade openness and economic growth: Is growth export-led or import-led? </w:t>
      </w:r>
      <w:r w:rsidRPr="009609EE">
        <w:rPr>
          <w:rFonts w:ascii="Times New Roman" w:hAnsi="Times New Roman" w:cs="Times New Roman"/>
          <w:i/>
          <w:iCs/>
          <w:noProof/>
          <w:sz w:val="24"/>
          <w:szCs w:val="24"/>
        </w:rPr>
        <w:t>Applied Economics</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40</w:t>
      </w:r>
      <w:r w:rsidRPr="009609EE">
        <w:rPr>
          <w:rFonts w:ascii="Times New Roman" w:hAnsi="Times New Roman" w:cs="Times New Roman"/>
          <w:noProof/>
          <w:sz w:val="24"/>
          <w:szCs w:val="24"/>
        </w:rPr>
        <w:t>(2), 161–173. https://doi.org/10.1080/00036840600749490</w:t>
      </w:r>
    </w:p>
    <w:p w14:paraId="48AA501E"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Matsane S.H. (2010). </w:t>
      </w:r>
      <w:r w:rsidRPr="009609EE">
        <w:rPr>
          <w:rFonts w:ascii="Times New Roman" w:hAnsi="Times New Roman" w:cs="Times New Roman"/>
          <w:i/>
          <w:iCs/>
          <w:noProof/>
          <w:sz w:val="24"/>
          <w:szCs w:val="24"/>
        </w:rPr>
        <w:t xml:space="preserve">Empirical Investigation on the Relationship between Trade Openness and </w:t>
      </w:r>
      <w:r w:rsidRPr="009609EE">
        <w:rPr>
          <w:rFonts w:ascii="Times New Roman" w:hAnsi="Times New Roman" w:cs="Times New Roman"/>
          <w:i/>
          <w:iCs/>
          <w:noProof/>
          <w:sz w:val="24"/>
          <w:szCs w:val="24"/>
        </w:rPr>
        <w:lastRenderedPageBreak/>
        <w:t>Gross Domestic Product Growth Rate: The Case of South Africa (1980-2010)</w:t>
      </w:r>
      <w:r w:rsidRPr="009609EE">
        <w:rPr>
          <w:rFonts w:ascii="Times New Roman" w:hAnsi="Times New Roman" w:cs="Times New Roman"/>
          <w:noProof/>
          <w:sz w:val="24"/>
          <w:szCs w:val="24"/>
        </w:rPr>
        <w:t>.</w:t>
      </w:r>
    </w:p>
    <w:p w14:paraId="48D07B2B"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Michaely, M. (1976). </w:t>
      </w:r>
      <w:r w:rsidRPr="009609EE">
        <w:rPr>
          <w:rFonts w:ascii="Times New Roman" w:hAnsi="Times New Roman" w:cs="Times New Roman"/>
          <w:i/>
          <w:iCs/>
          <w:noProof/>
          <w:sz w:val="24"/>
          <w:szCs w:val="24"/>
        </w:rPr>
        <w:t>AND GRCWTH An empirical iavestiption Michael MICHAELY*</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4</w:t>
      </w:r>
      <w:r w:rsidRPr="009609EE">
        <w:rPr>
          <w:rFonts w:ascii="Times New Roman" w:hAnsi="Times New Roman" w:cs="Times New Roman"/>
          <w:noProof/>
          <w:sz w:val="24"/>
          <w:szCs w:val="24"/>
        </w:rPr>
        <w:t>(I 977), 1975.</w:t>
      </w:r>
    </w:p>
    <w:p w14:paraId="01120C86"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Narayan,  et el. (2007). Export-led growth hypothesis: Evidence from Papua New Guinea and Fiji. </w:t>
      </w:r>
      <w:r w:rsidRPr="009609EE">
        <w:rPr>
          <w:rFonts w:ascii="Times New Roman" w:hAnsi="Times New Roman" w:cs="Times New Roman"/>
          <w:i/>
          <w:iCs/>
          <w:noProof/>
          <w:sz w:val="24"/>
          <w:szCs w:val="24"/>
        </w:rPr>
        <w:t>Journal of Economic Studies</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34</w:t>
      </w:r>
      <w:r w:rsidRPr="009609EE">
        <w:rPr>
          <w:rFonts w:ascii="Times New Roman" w:hAnsi="Times New Roman" w:cs="Times New Roman"/>
          <w:noProof/>
          <w:sz w:val="24"/>
          <w:szCs w:val="24"/>
        </w:rPr>
        <w:t>(4), 341–351. https://doi.org/10.1108/01443580710826380</w:t>
      </w:r>
    </w:p>
    <w:p w14:paraId="2C77135F"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Nath, H. K. (2005). Export-led growth in Bangladesh: A time series analysis. </w:t>
      </w:r>
      <w:r w:rsidRPr="009609EE">
        <w:rPr>
          <w:rFonts w:ascii="Times New Roman" w:hAnsi="Times New Roman" w:cs="Times New Roman"/>
          <w:i/>
          <w:iCs/>
          <w:noProof/>
          <w:sz w:val="24"/>
          <w:szCs w:val="24"/>
        </w:rPr>
        <w:t>Applied Economics Letters</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12</w:t>
      </w:r>
      <w:r w:rsidRPr="009609EE">
        <w:rPr>
          <w:rFonts w:ascii="Times New Roman" w:hAnsi="Times New Roman" w:cs="Times New Roman"/>
          <w:noProof/>
          <w:sz w:val="24"/>
          <w:szCs w:val="24"/>
        </w:rPr>
        <w:t>(6), 361–364. https://doi.org/10.1080/13504850500068194</w:t>
      </w:r>
    </w:p>
    <w:p w14:paraId="6F2F012C"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NKoro E. &amp; kelvin A. (2001). Autoregressive Distributed Lag (ARDL) cointegration technique: application and interpretation. </w:t>
      </w:r>
      <w:r w:rsidRPr="009609EE">
        <w:rPr>
          <w:rFonts w:ascii="Times New Roman" w:hAnsi="Times New Roman" w:cs="Times New Roman"/>
          <w:i/>
          <w:iCs/>
          <w:noProof/>
          <w:sz w:val="24"/>
          <w:szCs w:val="24"/>
        </w:rPr>
        <w:t>Journal of Statistical and Econometric Methods</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5</w:t>
      </w:r>
      <w:r w:rsidRPr="009609EE">
        <w:rPr>
          <w:rFonts w:ascii="Times New Roman" w:hAnsi="Times New Roman" w:cs="Times New Roman"/>
          <w:noProof/>
          <w:sz w:val="24"/>
          <w:szCs w:val="24"/>
        </w:rPr>
        <w:t>(3), 63–91. https://doi.org/10.1002/jae.616</w:t>
      </w:r>
    </w:p>
    <w:p w14:paraId="794CDC45"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Riedel j. (2016). </w:t>
      </w:r>
      <w:r w:rsidRPr="009609EE">
        <w:rPr>
          <w:rFonts w:ascii="Times New Roman" w:hAnsi="Times New Roman" w:cs="Times New Roman"/>
          <w:i/>
          <w:iCs/>
          <w:noProof/>
          <w:sz w:val="24"/>
          <w:szCs w:val="24"/>
        </w:rPr>
        <w:t>Trade as the Engine of Growth in Developing Countries , Revisited Author ( s ): James Riedel Published by : Wiley on behalf of the Royal Economic Society Stable URL : http://www.jstor.org/stable/2232215</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94</w:t>
      </w:r>
      <w:r w:rsidRPr="009609EE">
        <w:rPr>
          <w:rFonts w:ascii="Times New Roman" w:hAnsi="Times New Roman" w:cs="Times New Roman"/>
          <w:noProof/>
          <w:sz w:val="24"/>
          <w:szCs w:val="24"/>
        </w:rPr>
        <w:t>(373), 56–73.</w:t>
      </w:r>
    </w:p>
    <w:p w14:paraId="14AB3F3A"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Rizavi, S. e. el. (2010). Openness and Growth in South Asia. </w:t>
      </w:r>
      <w:r w:rsidRPr="009609EE">
        <w:rPr>
          <w:rFonts w:ascii="Times New Roman" w:hAnsi="Times New Roman" w:cs="Times New Roman"/>
          <w:i/>
          <w:iCs/>
          <w:noProof/>
          <w:sz w:val="24"/>
          <w:szCs w:val="24"/>
        </w:rPr>
        <w:t>A Research Journal of South Asian Studies</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25</w:t>
      </w:r>
      <w:r w:rsidRPr="009609EE">
        <w:rPr>
          <w:rFonts w:ascii="Times New Roman" w:hAnsi="Times New Roman" w:cs="Times New Roman"/>
          <w:noProof/>
          <w:sz w:val="24"/>
          <w:szCs w:val="24"/>
        </w:rPr>
        <w:t>(2), 419–428.</w:t>
      </w:r>
    </w:p>
    <w:p w14:paraId="08A546CD"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Ronit, M. (2014). The Relationship between the Growth of Exports and Growth of Gross Domestic Product of India. </w:t>
      </w:r>
      <w:r w:rsidRPr="009609EE">
        <w:rPr>
          <w:rFonts w:ascii="Times New Roman" w:hAnsi="Times New Roman" w:cs="Times New Roman"/>
          <w:i/>
          <w:iCs/>
          <w:noProof/>
          <w:sz w:val="24"/>
          <w:szCs w:val="24"/>
        </w:rPr>
        <w:t>International Journal of Business and Economics Research</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3</w:t>
      </w:r>
      <w:r w:rsidRPr="009609EE">
        <w:rPr>
          <w:rFonts w:ascii="Times New Roman" w:hAnsi="Times New Roman" w:cs="Times New Roman"/>
          <w:noProof/>
          <w:sz w:val="24"/>
          <w:szCs w:val="24"/>
        </w:rPr>
        <w:t>(3), 135. https://doi.org/10.11648/j.ijber.20140303.13</w:t>
      </w:r>
    </w:p>
    <w:p w14:paraId="4799D8D3"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Saaed, A. A. J., &amp; Hussain, M. A. (2015). Impact of Exports and Imports on Economic Growth : Evidence from Tunisia. </w:t>
      </w:r>
      <w:r w:rsidRPr="009609EE">
        <w:rPr>
          <w:rFonts w:ascii="Times New Roman" w:hAnsi="Times New Roman" w:cs="Times New Roman"/>
          <w:i/>
          <w:iCs/>
          <w:noProof/>
          <w:sz w:val="24"/>
          <w:szCs w:val="24"/>
        </w:rPr>
        <w:t>Journal of Emerging Trends in Economics and Management Sciences (JETEMS)</w:t>
      </w:r>
      <w:r w:rsidRPr="009609EE">
        <w:rPr>
          <w:rFonts w:ascii="Times New Roman" w:hAnsi="Times New Roman" w:cs="Times New Roman"/>
          <w:noProof/>
          <w:sz w:val="24"/>
          <w:szCs w:val="24"/>
        </w:rPr>
        <w:t xml:space="preserve">, </w:t>
      </w:r>
      <w:r w:rsidRPr="009609EE">
        <w:rPr>
          <w:rFonts w:ascii="Times New Roman" w:hAnsi="Times New Roman" w:cs="Times New Roman"/>
          <w:i/>
          <w:iCs/>
          <w:noProof/>
          <w:sz w:val="24"/>
          <w:szCs w:val="24"/>
        </w:rPr>
        <w:t>6</w:t>
      </w:r>
      <w:r w:rsidRPr="009609EE">
        <w:rPr>
          <w:rFonts w:ascii="Times New Roman" w:hAnsi="Times New Roman" w:cs="Times New Roman"/>
          <w:noProof/>
          <w:sz w:val="24"/>
          <w:szCs w:val="24"/>
        </w:rPr>
        <w:t>(1), 13–21.</w:t>
      </w:r>
    </w:p>
    <w:p w14:paraId="741FF2E3"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609EE">
        <w:rPr>
          <w:rFonts w:ascii="Times New Roman" w:hAnsi="Times New Roman" w:cs="Times New Roman"/>
          <w:noProof/>
          <w:sz w:val="24"/>
          <w:szCs w:val="24"/>
        </w:rPr>
        <w:t xml:space="preserve">Sen, S. (2012). International Trade Theory and Policy: A Review of the Literature. </w:t>
      </w:r>
      <w:r w:rsidRPr="009609EE">
        <w:rPr>
          <w:rFonts w:ascii="Times New Roman" w:hAnsi="Times New Roman" w:cs="Times New Roman"/>
          <w:i/>
          <w:iCs/>
          <w:noProof/>
          <w:sz w:val="24"/>
          <w:szCs w:val="24"/>
        </w:rPr>
        <w:t>SSRN Electronic Journal</w:t>
      </w:r>
      <w:r w:rsidRPr="009609EE">
        <w:rPr>
          <w:rFonts w:ascii="Times New Roman" w:hAnsi="Times New Roman" w:cs="Times New Roman"/>
          <w:noProof/>
          <w:sz w:val="24"/>
          <w:szCs w:val="24"/>
        </w:rPr>
        <w:t>. https://doi.org/10.2139/ssrn.1713843</w:t>
      </w:r>
    </w:p>
    <w:p w14:paraId="08B5DF50" w14:textId="77777777" w:rsidR="00251275" w:rsidRPr="009609EE" w:rsidRDefault="00251275" w:rsidP="00715D51">
      <w:pPr>
        <w:widowControl w:val="0"/>
        <w:autoSpaceDE w:val="0"/>
        <w:autoSpaceDN w:val="0"/>
        <w:adjustRightInd w:val="0"/>
        <w:spacing w:after="0" w:line="240" w:lineRule="auto"/>
        <w:ind w:left="480" w:hanging="480"/>
        <w:rPr>
          <w:rFonts w:ascii="Times New Roman" w:hAnsi="Times New Roman" w:cs="Times New Roman"/>
          <w:noProof/>
          <w:sz w:val="24"/>
        </w:rPr>
      </w:pPr>
      <w:r w:rsidRPr="009609EE">
        <w:rPr>
          <w:rFonts w:ascii="Times New Roman" w:hAnsi="Times New Roman" w:cs="Times New Roman"/>
          <w:noProof/>
          <w:sz w:val="24"/>
          <w:szCs w:val="24"/>
        </w:rPr>
        <w:t xml:space="preserve">Tyler W.G. (1980). </w:t>
      </w:r>
      <w:r w:rsidRPr="009609EE">
        <w:rPr>
          <w:rFonts w:ascii="Times New Roman" w:hAnsi="Times New Roman" w:cs="Times New Roman"/>
          <w:i/>
          <w:iCs/>
          <w:noProof/>
          <w:sz w:val="24"/>
          <w:szCs w:val="24"/>
        </w:rPr>
        <w:t>Growth and export expansion in developing countries.pdf</w:t>
      </w:r>
      <w:r w:rsidRPr="009609EE">
        <w:rPr>
          <w:rFonts w:ascii="Times New Roman" w:hAnsi="Times New Roman" w:cs="Times New Roman"/>
          <w:noProof/>
          <w:sz w:val="24"/>
          <w:szCs w:val="24"/>
        </w:rPr>
        <w:t>. Instituto de planejamento economico E social.</w:t>
      </w:r>
    </w:p>
    <w:p w14:paraId="6B8AB691" w14:textId="4444A274" w:rsidR="008E5CF4" w:rsidRPr="006E7E41" w:rsidRDefault="00251275" w:rsidP="00715D51">
      <w:pPr>
        <w:spacing w:after="0" w:line="240" w:lineRule="auto"/>
        <w:jc w:val="both"/>
        <w:rPr>
          <w:rFonts w:asciiTheme="majorBidi" w:hAnsiTheme="majorBidi" w:cstheme="majorBidi"/>
          <w:sz w:val="24"/>
          <w:szCs w:val="24"/>
        </w:rPr>
      </w:pPr>
      <w:r w:rsidRPr="009218CC">
        <w:rPr>
          <w:rFonts w:asciiTheme="majorBidi" w:hAnsiTheme="majorBidi" w:cstheme="majorBidi"/>
          <w:sz w:val="24"/>
          <w:szCs w:val="24"/>
        </w:rPr>
        <w:fldChar w:fldCharType="end"/>
      </w:r>
    </w:p>
    <w:sectPr w:rsidR="008E5CF4" w:rsidRPr="006E7E41">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6AC3CA" w14:textId="77777777" w:rsidR="00EA31F5" w:rsidRDefault="00EA31F5" w:rsidP="00DA1830">
      <w:pPr>
        <w:spacing w:after="0" w:line="240" w:lineRule="auto"/>
      </w:pPr>
      <w:r>
        <w:separator/>
      </w:r>
    </w:p>
  </w:endnote>
  <w:endnote w:type="continuationSeparator" w:id="0">
    <w:p w14:paraId="3070A8D9" w14:textId="77777777" w:rsidR="00EA31F5" w:rsidRDefault="00EA31F5" w:rsidP="00DA18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TSY">
    <w:altName w:val="Microsoft YaHei"/>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8213250"/>
      <w:docPartObj>
        <w:docPartGallery w:val="Page Numbers (Bottom of Page)"/>
        <w:docPartUnique/>
      </w:docPartObj>
    </w:sdtPr>
    <w:sdtEndPr>
      <w:rPr>
        <w:noProof/>
      </w:rPr>
    </w:sdtEndPr>
    <w:sdtContent>
      <w:p w14:paraId="6D8CA51B" w14:textId="6831BCB4" w:rsidR="00050D05" w:rsidRDefault="00050D05">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13204405" w14:textId="77777777" w:rsidR="00050D05" w:rsidRDefault="00050D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BD5E79" w14:textId="77777777" w:rsidR="00EA31F5" w:rsidRDefault="00EA31F5" w:rsidP="00DA1830">
      <w:pPr>
        <w:spacing w:after="0" w:line="240" w:lineRule="auto"/>
      </w:pPr>
      <w:r>
        <w:separator/>
      </w:r>
    </w:p>
  </w:footnote>
  <w:footnote w:type="continuationSeparator" w:id="0">
    <w:p w14:paraId="2F9AF715" w14:textId="77777777" w:rsidR="00EA31F5" w:rsidRDefault="00EA31F5" w:rsidP="00DA18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FC0098"/>
    <w:multiLevelType w:val="hybridMultilevel"/>
    <w:tmpl w:val="48BE2A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7B4FDE"/>
    <w:multiLevelType w:val="hybridMultilevel"/>
    <w:tmpl w:val="8B4ECDC2"/>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2" w15:restartNumberingAfterBreak="0">
    <w:nsid w:val="57674906"/>
    <w:multiLevelType w:val="hybridMultilevel"/>
    <w:tmpl w:val="401C03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0E1"/>
    <w:rsid w:val="00002FAB"/>
    <w:rsid w:val="0000706F"/>
    <w:rsid w:val="000110C8"/>
    <w:rsid w:val="00013DAB"/>
    <w:rsid w:val="00015F99"/>
    <w:rsid w:val="00027AE6"/>
    <w:rsid w:val="00032595"/>
    <w:rsid w:val="000336B3"/>
    <w:rsid w:val="00033A42"/>
    <w:rsid w:val="00033E6E"/>
    <w:rsid w:val="00034EFD"/>
    <w:rsid w:val="0003712E"/>
    <w:rsid w:val="000378DB"/>
    <w:rsid w:val="00037DE9"/>
    <w:rsid w:val="0004191C"/>
    <w:rsid w:val="000464E7"/>
    <w:rsid w:val="000470F2"/>
    <w:rsid w:val="00047BA1"/>
    <w:rsid w:val="00050D05"/>
    <w:rsid w:val="000518A7"/>
    <w:rsid w:val="00051F93"/>
    <w:rsid w:val="00052239"/>
    <w:rsid w:val="00055112"/>
    <w:rsid w:val="000567AE"/>
    <w:rsid w:val="0006226D"/>
    <w:rsid w:val="00062C8B"/>
    <w:rsid w:val="00062DB8"/>
    <w:rsid w:val="00063496"/>
    <w:rsid w:val="000647FE"/>
    <w:rsid w:val="00066E92"/>
    <w:rsid w:val="000728B8"/>
    <w:rsid w:val="00072CEF"/>
    <w:rsid w:val="0007432E"/>
    <w:rsid w:val="0007589C"/>
    <w:rsid w:val="0007642F"/>
    <w:rsid w:val="00076CE6"/>
    <w:rsid w:val="00080DE4"/>
    <w:rsid w:val="0008494C"/>
    <w:rsid w:val="00087635"/>
    <w:rsid w:val="00087925"/>
    <w:rsid w:val="00090D15"/>
    <w:rsid w:val="0009269B"/>
    <w:rsid w:val="00095B20"/>
    <w:rsid w:val="00096FBD"/>
    <w:rsid w:val="000A276E"/>
    <w:rsid w:val="000A2902"/>
    <w:rsid w:val="000A3F68"/>
    <w:rsid w:val="000A5D75"/>
    <w:rsid w:val="000A6484"/>
    <w:rsid w:val="000A757B"/>
    <w:rsid w:val="000A7F62"/>
    <w:rsid w:val="000B2C1D"/>
    <w:rsid w:val="000B49F4"/>
    <w:rsid w:val="000B5EA0"/>
    <w:rsid w:val="000C110D"/>
    <w:rsid w:val="000C1737"/>
    <w:rsid w:val="000C1819"/>
    <w:rsid w:val="000C6A42"/>
    <w:rsid w:val="000D0015"/>
    <w:rsid w:val="000D381E"/>
    <w:rsid w:val="000D5C7B"/>
    <w:rsid w:val="000D6155"/>
    <w:rsid w:val="000E2E8C"/>
    <w:rsid w:val="000E3BF0"/>
    <w:rsid w:val="000E4EA8"/>
    <w:rsid w:val="000E5B03"/>
    <w:rsid w:val="000E6057"/>
    <w:rsid w:val="000F1720"/>
    <w:rsid w:val="000F536A"/>
    <w:rsid w:val="000F65A7"/>
    <w:rsid w:val="00100B31"/>
    <w:rsid w:val="00104105"/>
    <w:rsid w:val="00106C1A"/>
    <w:rsid w:val="00114611"/>
    <w:rsid w:val="001175CB"/>
    <w:rsid w:val="001210CA"/>
    <w:rsid w:val="001241DC"/>
    <w:rsid w:val="001249D3"/>
    <w:rsid w:val="00124B22"/>
    <w:rsid w:val="00124CAE"/>
    <w:rsid w:val="00125B9E"/>
    <w:rsid w:val="00125E20"/>
    <w:rsid w:val="00127062"/>
    <w:rsid w:val="00131840"/>
    <w:rsid w:val="00131BFF"/>
    <w:rsid w:val="00133D29"/>
    <w:rsid w:val="0013407F"/>
    <w:rsid w:val="00136276"/>
    <w:rsid w:val="0014184F"/>
    <w:rsid w:val="00141D4B"/>
    <w:rsid w:val="0015013D"/>
    <w:rsid w:val="00151FDE"/>
    <w:rsid w:val="00152465"/>
    <w:rsid w:val="00152578"/>
    <w:rsid w:val="00155B1A"/>
    <w:rsid w:val="001562FC"/>
    <w:rsid w:val="00160D5E"/>
    <w:rsid w:val="001630BF"/>
    <w:rsid w:val="00163524"/>
    <w:rsid w:val="001650B5"/>
    <w:rsid w:val="001665BC"/>
    <w:rsid w:val="00170E13"/>
    <w:rsid w:val="00171D74"/>
    <w:rsid w:val="00172AD4"/>
    <w:rsid w:val="001737E6"/>
    <w:rsid w:val="00174592"/>
    <w:rsid w:val="00181E0E"/>
    <w:rsid w:val="001823E9"/>
    <w:rsid w:val="001851D5"/>
    <w:rsid w:val="00190756"/>
    <w:rsid w:val="0019229B"/>
    <w:rsid w:val="00197E92"/>
    <w:rsid w:val="001A4799"/>
    <w:rsid w:val="001B06A3"/>
    <w:rsid w:val="001B3AFA"/>
    <w:rsid w:val="001B5B1F"/>
    <w:rsid w:val="001B62E1"/>
    <w:rsid w:val="001C0187"/>
    <w:rsid w:val="001C11F8"/>
    <w:rsid w:val="001C1964"/>
    <w:rsid w:val="001C45B2"/>
    <w:rsid w:val="001C506E"/>
    <w:rsid w:val="001D0656"/>
    <w:rsid w:val="001D3BCB"/>
    <w:rsid w:val="001E1E77"/>
    <w:rsid w:val="001E3797"/>
    <w:rsid w:val="001E7047"/>
    <w:rsid w:val="001F0306"/>
    <w:rsid w:val="001F0D6D"/>
    <w:rsid w:val="001F2192"/>
    <w:rsid w:val="001F358C"/>
    <w:rsid w:val="001F56A9"/>
    <w:rsid w:val="001F6AEC"/>
    <w:rsid w:val="00205841"/>
    <w:rsid w:val="00205B54"/>
    <w:rsid w:val="002068CD"/>
    <w:rsid w:val="002138BD"/>
    <w:rsid w:val="00215F4D"/>
    <w:rsid w:val="00221801"/>
    <w:rsid w:val="002271F1"/>
    <w:rsid w:val="00230B15"/>
    <w:rsid w:val="00235C71"/>
    <w:rsid w:val="00236102"/>
    <w:rsid w:val="002412EB"/>
    <w:rsid w:val="00241E4E"/>
    <w:rsid w:val="00244DD0"/>
    <w:rsid w:val="00250415"/>
    <w:rsid w:val="00251275"/>
    <w:rsid w:val="002519A2"/>
    <w:rsid w:val="0025242F"/>
    <w:rsid w:val="00252E58"/>
    <w:rsid w:val="00253697"/>
    <w:rsid w:val="00253B64"/>
    <w:rsid w:val="0025793E"/>
    <w:rsid w:val="00261D7A"/>
    <w:rsid w:val="0026277C"/>
    <w:rsid w:val="002646FC"/>
    <w:rsid w:val="00265E7E"/>
    <w:rsid w:val="002676DC"/>
    <w:rsid w:val="00271529"/>
    <w:rsid w:val="002718EC"/>
    <w:rsid w:val="00273997"/>
    <w:rsid w:val="00275B40"/>
    <w:rsid w:val="00280BE4"/>
    <w:rsid w:val="00283066"/>
    <w:rsid w:val="00284A9E"/>
    <w:rsid w:val="002850EA"/>
    <w:rsid w:val="00285FB1"/>
    <w:rsid w:val="00287A42"/>
    <w:rsid w:val="00290411"/>
    <w:rsid w:val="00292D51"/>
    <w:rsid w:val="00293A13"/>
    <w:rsid w:val="00297365"/>
    <w:rsid w:val="002A41C1"/>
    <w:rsid w:val="002A44A8"/>
    <w:rsid w:val="002A6DAE"/>
    <w:rsid w:val="002A742C"/>
    <w:rsid w:val="002A7996"/>
    <w:rsid w:val="002B18EF"/>
    <w:rsid w:val="002B2652"/>
    <w:rsid w:val="002B3488"/>
    <w:rsid w:val="002B3E5E"/>
    <w:rsid w:val="002B49FE"/>
    <w:rsid w:val="002B4C31"/>
    <w:rsid w:val="002C0CAD"/>
    <w:rsid w:val="002C2C4E"/>
    <w:rsid w:val="002C311E"/>
    <w:rsid w:val="002C3F45"/>
    <w:rsid w:val="002C4A41"/>
    <w:rsid w:val="002D3FF3"/>
    <w:rsid w:val="002D69B7"/>
    <w:rsid w:val="002E0816"/>
    <w:rsid w:val="002E3101"/>
    <w:rsid w:val="002E4FF4"/>
    <w:rsid w:val="002E5088"/>
    <w:rsid w:val="002E66D9"/>
    <w:rsid w:val="002F0B79"/>
    <w:rsid w:val="002F15EA"/>
    <w:rsid w:val="002F2C22"/>
    <w:rsid w:val="002F4829"/>
    <w:rsid w:val="002F7EA3"/>
    <w:rsid w:val="00301645"/>
    <w:rsid w:val="003039D6"/>
    <w:rsid w:val="003039DA"/>
    <w:rsid w:val="00305095"/>
    <w:rsid w:val="003055B3"/>
    <w:rsid w:val="003059F2"/>
    <w:rsid w:val="00305EEF"/>
    <w:rsid w:val="0030659E"/>
    <w:rsid w:val="00306A83"/>
    <w:rsid w:val="00310366"/>
    <w:rsid w:val="00312266"/>
    <w:rsid w:val="00316974"/>
    <w:rsid w:val="00320340"/>
    <w:rsid w:val="00320E6B"/>
    <w:rsid w:val="00321AAF"/>
    <w:rsid w:val="00321DD9"/>
    <w:rsid w:val="0032621A"/>
    <w:rsid w:val="003266D2"/>
    <w:rsid w:val="0032748F"/>
    <w:rsid w:val="00333AC8"/>
    <w:rsid w:val="00333BC2"/>
    <w:rsid w:val="003349E8"/>
    <w:rsid w:val="00334CEF"/>
    <w:rsid w:val="00340F22"/>
    <w:rsid w:val="00341CC7"/>
    <w:rsid w:val="003432AB"/>
    <w:rsid w:val="00344848"/>
    <w:rsid w:val="00346C22"/>
    <w:rsid w:val="00347162"/>
    <w:rsid w:val="003518BC"/>
    <w:rsid w:val="00354BA6"/>
    <w:rsid w:val="003555EA"/>
    <w:rsid w:val="00357AF5"/>
    <w:rsid w:val="00360AB6"/>
    <w:rsid w:val="0037006B"/>
    <w:rsid w:val="003710FB"/>
    <w:rsid w:val="00371249"/>
    <w:rsid w:val="00371FD5"/>
    <w:rsid w:val="00372A3A"/>
    <w:rsid w:val="00373CD9"/>
    <w:rsid w:val="00373D0C"/>
    <w:rsid w:val="00374C15"/>
    <w:rsid w:val="0037553F"/>
    <w:rsid w:val="00376761"/>
    <w:rsid w:val="00376D97"/>
    <w:rsid w:val="00380CB5"/>
    <w:rsid w:val="003878CF"/>
    <w:rsid w:val="00391C39"/>
    <w:rsid w:val="0039622B"/>
    <w:rsid w:val="003A2210"/>
    <w:rsid w:val="003A3A4F"/>
    <w:rsid w:val="003A40DD"/>
    <w:rsid w:val="003B32FC"/>
    <w:rsid w:val="003B76D3"/>
    <w:rsid w:val="003C0BEC"/>
    <w:rsid w:val="003C1B0E"/>
    <w:rsid w:val="003C23C6"/>
    <w:rsid w:val="003D25B1"/>
    <w:rsid w:val="003D6B9B"/>
    <w:rsid w:val="003D76AF"/>
    <w:rsid w:val="003E1417"/>
    <w:rsid w:val="003E4A84"/>
    <w:rsid w:val="003E51D8"/>
    <w:rsid w:val="003E5F4C"/>
    <w:rsid w:val="003E7744"/>
    <w:rsid w:val="003E7AC6"/>
    <w:rsid w:val="003F0332"/>
    <w:rsid w:val="003F2B3C"/>
    <w:rsid w:val="003F3B28"/>
    <w:rsid w:val="003F4C6A"/>
    <w:rsid w:val="003F7D6A"/>
    <w:rsid w:val="00401C15"/>
    <w:rsid w:val="0040416D"/>
    <w:rsid w:val="00404660"/>
    <w:rsid w:val="00406F46"/>
    <w:rsid w:val="00410035"/>
    <w:rsid w:val="00413BB4"/>
    <w:rsid w:val="00414851"/>
    <w:rsid w:val="004171EB"/>
    <w:rsid w:val="0041743C"/>
    <w:rsid w:val="004229A7"/>
    <w:rsid w:val="00422BE9"/>
    <w:rsid w:val="00423117"/>
    <w:rsid w:val="00423B88"/>
    <w:rsid w:val="004260ED"/>
    <w:rsid w:val="00426688"/>
    <w:rsid w:val="00432236"/>
    <w:rsid w:val="00434BAA"/>
    <w:rsid w:val="00436C89"/>
    <w:rsid w:val="004373B3"/>
    <w:rsid w:val="004420E8"/>
    <w:rsid w:val="00445B8F"/>
    <w:rsid w:val="004466E7"/>
    <w:rsid w:val="00453E1A"/>
    <w:rsid w:val="00453F2B"/>
    <w:rsid w:val="004544B0"/>
    <w:rsid w:val="00456081"/>
    <w:rsid w:val="00461F1C"/>
    <w:rsid w:val="00462336"/>
    <w:rsid w:val="0046498C"/>
    <w:rsid w:val="00471968"/>
    <w:rsid w:val="0047419C"/>
    <w:rsid w:val="004746A7"/>
    <w:rsid w:val="00475DB9"/>
    <w:rsid w:val="00475FD3"/>
    <w:rsid w:val="00476851"/>
    <w:rsid w:val="0048115E"/>
    <w:rsid w:val="004827B2"/>
    <w:rsid w:val="00486DFD"/>
    <w:rsid w:val="00494D55"/>
    <w:rsid w:val="00495A4F"/>
    <w:rsid w:val="004A573E"/>
    <w:rsid w:val="004B7AE8"/>
    <w:rsid w:val="004C3617"/>
    <w:rsid w:val="004C48FB"/>
    <w:rsid w:val="004C6BF3"/>
    <w:rsid w:val="004D3093"/>
    <w:rsid w:val="004D4CD8"/>
    <w:rsid w:val="004D532A"/>
    <w:rsid w:val="004D7F78"/>
    <w:rsid w:val="004E45C7"/>
    <w:rsid w:val="004E5BF3"/>
    <w:rsid w:val="004E5D2A"/>
    <w:rsid w:val="004E7A4D"/>
    <w:rsid w:val="004F433D"/>
    <w:rsid w:val="00501864"/>
    <w:rsid w:val="005018AA"/>
    <w:rsid w:val="0050260E"/>
    <w:rsid w:val="005045EF"/>
    <w:rsid w:val="00504600"/>
    <w:rsid w:val="00505111"/>
    <w:rsid w:val="005053D7"/>
    <w:rsid w:val="00505BA6"/>
    <w:rsid w:val="00511FB1"/>
    <w:rsid w:val="0051240E"/>
    <w:rsid w:val="00516765"/>
    <w:rsid w:val="00525204"/>
    <w:rsid w:val="00530FC3"/>
    <w:rsid w:val="00534EB0"/>
    <w:rsid w:val="00536753"/>
    <w:rsid w:val="00536B9B"/>
    <w:rsid w:val="00541FF9"/>
    <w:rsid w:val="0054216D"/>
    <w:rsid w:val="00542AFA"/>
    <w:rsid w:val="00546DEC"/>
    <w:rsid w:val="00550173"/>
    <w:rsid w:val="00551849"/>
    <w:rsid w:val="005523EE"/>
    <w:rsid w:val="00552628"/>
    <w:rsid w:val="0055580C"/>
    <w:rsid w:val="00555FBF"/>
    <w:rsid w:val="00557751"/>
    <w:rsid w:val="0056171B"/>
    <w:rsid w:val="00571420"/>
    <w:rsid w:val="00574210"/>
    <w:rsid w:val="00574EBE"/>
    <w:rsid w:val="005750E8"/>
    <w:rsid w:val="00577832"/>
    <w:rsid w:val="00582254"/>
    <w:rsid w:val="00582B52"/>
    <w:rsid w:val="00582FF5"/>
    <w:rsid w:val="00583BAD"/>
    <w:rsid w:val="00590B6C"/>
    <w:rsid w:val="0059222F"/>
    <w:rsid w:val="005A0267"/>
    <w:rsid w:val="005A09C8"/>
    <w:rsid w:val="005A18E8"/>
    <w:rsid w:val="005A2B1C"/>
    <w:rsid w:val="005A2B28"/>
    <w:rsid w:val="005A51BC"/>
    <w:rsid w:val="005A5EAF"/>
    <w:rsid w:val="005A7866"/>
    <w:rsid w:val="005B1044"/>
    <w:rsid w:val="005B191F"/>
    <w:rsid w:val="005B203C"/>
    <w:rsid w:val="005B4755"/>
    <w:rsid w:val="005B4B72"/>
    <w:rsid w:val="005B6816"/>
    <w:rsid w:val="005B6A7B"/>
    <w:rsid w:val="005B6F6D"/>
    <w:rsid w:val="005C1220"/>
    <w:rsid w:val="005C210C"/>
    <w:rsid w:val="005C2120"/>
    <w:rsid w:val="005C2BF1"/>
    <w:rsid w:val="005C488E"/>
    <w:rsid w:val="005D60D5"/>
    <w:rsid w:val="005D632D"/>
    <w:rsid w:val="005D702C"/>
    <w:rsid w:val="005E2ABB"/>
    <w:rsid w:val="005F08A8"/>
    <w:rsid w:val="005F119A"/>
    <w:rsid w:val="005F1C4E"/>
    <w:rsid w:val="005F254B"/>
    <w:rsid w:val="005F43DD"/>
    <w:rsid w:val="005F5F0E"/>
    <w:rsid w:val="00604CC5"/>
    <w:rsid w:val="00610A41"/>
    <w:rsid w:val="006110E3"/>
    <w:rsid w:val="006113DA"/>
    <w:rsid w:val="0061241F"/>
    <w:rsid w:val="006124EE"/>
    <w:rsid w:val="006128DA"/>
    <w:rsid w:val="00613103"/>
    <w:rsid w:val="00621543"/>
    <w:rsid w:val="00622630"/>
    <w:rsid w:val="0062536B"/>
    <w:rsid w:val="00632844"/>
    <w:rsid w:val="00634555"/>
    <w:rsid w:val="006365AD"/>
    <w:rsid w:val="0063697D"/>
    <w:rsid w:val="00637167"/>
    <w:rsid w:val="006404BE"/>
    <w:rsid w:val="00640A62"/>
    <w:rsid w:val="006435AD"/>
    <w:rsid w:val="00643871"/>
    <w:rsid w:val="0064447E"/>
    <w:rsid w:val="006466E8"/>
    <w:rsid w:val="006469FF"/>
    <w:rsid w:val="0065007C"/>
    <w:rsid w:val="006512CA"/>
    <w:rsid w:val="00651355"/>
    <w:rsid w:val="00654CCF"/>
    <w:rsid w:val="0065515C"/>
    <w:rsid w:val="00657C51"/>
    <w:rsid w:val="00657CEA"/>
    <w:rsid w:val="0066106F"/>
    <w:rsid w:val="006625BB"/>
    <w:rsid w:val="0067029B"/>
    <w:rsid w:val="006730C8"/>
    <w:rsid w:val="006744FF"/>
    <w:rsid w:val="00676098"/>
    <w:rsid w:val="00681176"/>
    <w:rsid w:val="006830A2"/>
    <w:rsid w:val="00684D16"/>
    <w:rsid w:val="00685A2D"/>
    <w:rsid w:val="00685B14"/>
    <w:rsid w:val="00685E03"/>
    <w:rsid w:val="00686D31"/>
    <w:rsid w:val="006900CF"/>
    <w:rsid w:val="00690926"/>
    <w:rsid w:val="00695327"/>
    <w:rsid w:val="006A0665"/>
    <w:rsid w:val="006A0D0E"/>
    <w:rsid w:val="006A277E"/>
    <w:rsid w:val="006A33A1"/>
    <w:rsid w:val="006B003C"/>
    <w:rsid w:val="006B0690"/>
    <w:rsid w:val="006B268E"/>
    <w:rsid w:val="006B2A8F"/>
    <w:rsid w:val="006B2B2E"/>
    <w:rsid w:val="006B6E9D"/>
    <w:rsid w:val="006B72D3"/>
    <w:rsid w:val="006C0D4B"/>
    <w:rsid w:val="006C2295"/>
    <w:rsid w:val="006C3CB1"/>
    <w:rsid w:val="006C3DEE"/>
    <w:rsid w:val="006D0BAA"/>
    <w:rsid w:val="006D1400"/>
    <w:rsid w:val="006D2199"/>
    <w:rsid w:val="006D34B7"/>
    <w:rsid w:val="006D3859"/>
    <w:rsid w:val="006D585F"/>
    <w:rsid w:val="006E1419"/>
    <w:rsid w:val="006E2B36"/>
    <w:rsid w:val="006E3653"/>
    <w:rsid w:val="006E3CAB"/>
    <w:rsid w:val="006E5DA5"/>
    <w:rsid w:val="006E794F"/>
    <w:rsid w:val="006E7E41"/>
    <w:rsid w:val="006F1DB7"/>
    <w:rsid w:val="007009FD"/>
    <w:rsid w:val="00701FDD"/>
    <w:rsid w:val="00702492"/>
    <w:rsid w:val="007036B0"/>
    <w:rsid w:val="00704E7E"/>
    <w:rsid w:val="007058DC"/>
    <w:rsid w:val="00705A6C"/>
    <w:rsid w:val="00705D1B"/>
    <w:rsid w:val="007076CC"/>
    <w:rsid w:val="00713C0A"/>
    <w:rsid w:val="00715D51"/>
    <w:rsid w:val="00716756"/>
    <w:rsid w:val="00717FDB"/>
    <w:rsid w:val="007220A5"/>
    <w:rsid w:val="00726D8A"/>
    <w:rsid w:val="00730DAD"/>
    <w:rsid w:val="00732F3C"/>
    <w:rsid w:val="0073323A"/>
    <w:rsid w:val="0073383E"/>
    <w:rsid w:val="00735056"/>
    <w:rsid w:val="00735E8D"/>
    <w:rsid w:val="007404F2"/>
    <w:rsid w:val="00740BCE"/>
    <w:rsid w:val="007412B7"/>
    <w:rsid w:val="00744458"/>
    <w:rsid w:val="00745712"/>
    <w:rsid w:val="00750CC0"/>
    <w:rsid w:val="00751BD8"/>
    <w:rsid w:val="0075227A"/>
    <w:rsid w:val="007573E2"/>
    <w:rsid w:val="0076109E"/>
    <w:rsid w:val="0076112A"/>
    <w:rsid w:val="00761ED3"/>
    <w:rsid w:val="00762A48"/>
    <w:rsid w:val="00765661"/>
    <w:rsid w:val="0076795C"/>
    <w:rsid w:val="00772F13"/>
    <w:rsid w:val="0077572D"/>
    <w:rsid w:val="00784CF4"/>
    <w:rsid w:val="0078589F"/>
    <w:rsid w:val="00787DC9"/>
    <w:rsid w:val="00793408"/>
    <w:rsid w:val="00796521"/>
    <w:rsid w:val="00796677"/>
    <w:rsid w:val="007968C0"/>
    <w:rsid w:val="00796CF8"/>
    <w:rsid w:val="007A0C8D"/>
    <w:rsid w:val="007A1D6F"/>
    <w:rsid w:val="007A35B7"/>
    <w:rsid w:val="007A4FBE"/>
    <w:rsid w:val="007A610B"/>
    <w:rsid w:val="007A7F87"/>
    <w:rsid w:val="007A7FCC"/>
    <w:rsid w:val="007B09C4"/>
    <w:rsid w:val="007B43CB"/>
    <w:rsid w:val="007B55E8"/>
    <w:rsid w:val="007B57C6"/>
    <w:rsid w:val="007C32A0"/>
    <w:rsid w:val="007C41BB"/>
    <w:rsid w:val="007C65D9"/>
    <w:rsid w:val="007C7FA9"/>
    <w:rsid w:val="007D0E01"/>
    <w:rsid w:val="007D1058"/>
    <w:rsid w:val="007D31DD"/>
    <w:rsid w:val="007D683D"/>
    <w:rsid w:val="007E710E"/>
    <w:rsid w:val="007F0E77"/>
    <w:rsid w:val="007F125E"/>
    <w:rsid w:val="007F15C5"/>
    <w:rsid w:val="007F1CD1"/>
    <w:rsid w:val="007F3F99"/>
    <w:rsid w:val="007F5959"/>
    <w:rsid w:val="008021CF"/>
    <w:rsid w:val="00802BA3"/>
    <w:rsid w:val="008032FC"/>
    <w:rsid w:val="00804475"/>
    <w:rsid w:val="00805155"/>
    <w:rsid w:val="008064C7"/>
    <w:rsid w:val="008069F7"/>
    <w:rsid w:val="00807C67"/>
    <w:rsid w:val="00813843"/>
    <w:rsid w:val="008143E1"/>
    <w:rsid w:val="008150E1"/>
    <w:rsid w:val="0081680E"/>
    <w:rsid w:val="008170A6"/>
    <w:rsid w:val="008177EF"/>
    <w:rsid w:val="008256B0"/>
    <w:rsid w:val="00827F87"/>
    <w:rsid w:val="00835FE3"/>
    <w:rsid w:val="00836CC6"/>
    <w:rsid w:val="0084051B"/>
    <w:rsid w:val="0084190E"/>
    <w:rsid w:val="00841A6B"/>
    <w:rsid w:val="00842A0F"/>
    <w:rsid w:val="008439AE"/>
    <w:rsid w:val="008464A3"/>
    <w:rsid w:val="0084653B"/>
    <w:rsid w:val="0084685C"/>
    <w:rsid w:val="008472CB"/>
    <w:rsid w:val="00865472"/>
    <w:rsid w:val="008656E9"/>
    <w:rsid w:val="008670F9"/>
    <w:rsid w:val="008705ED"/>
    <w:rsid w:val="00873D38"/>
    <w:rsid w:val="0087489E"/>
    <w:rsid w:val="00880309"/>
    <w:rsid w:val="00883D7C"/>
    <w:rsid w:val="00884774"/>
    <w:rsid w:val="00884E77"/>
    <w:rsid w:val="00886449"/>
    <w:rsid w:val="008915C0"/>
    <w:rsid w:val="00892580"/>
    <w:rsid w:val="00896101"/>
    <w:rsid w:val="008A3531"/>
    <w:rsid w:val="008A544A"/>
    <w:rsid w:val="008B0746"/>
    <w:rsid w:val="008B1128"/>
    <w:rsid w:val="008B12AB"/>
    <w:rsid w:val="008B19AC"/>
    <w:rsid w:val="008B6EB3"/>
    <w:rsid w:val="008B7DFB"/>
    <w:rsid w:val="008C1721"/>
    <w:rsid w:val="008C2966"/>
    <w:rsid w:val="008D28E2"/>
    <w:rsid w:val="008D3723"/>
    <w:rsid w:val="008D4359"/>
    <w:rsid w:val="008E0A85"/>
    <w:rsid w:val="008E5CF4"/>
    <w:rsid w:val="008E64D9"/>
    <w:rsid w:val="008E6800"/>
    <w:rsid w:val="008F00A8"/>
    <w:rsid w:val="008F12A1"/>
    <w:rsid w:val="008F24DB"/>
    <w:rsid w:val="008F326F"/>
    <w:rsid w:val="008F62A5"/>
    <w:rsid w:val="008F6935"/>
    <w:rsid w:val="0090589F"/>
    <w:rsid w:val="00907265"/>
    <w:rsid w:val="00912BFF"/>
    <w:rsid w:val="00912F74"/>
    <w:rsid w:val="00915130"/>
    <w:rsid w:val="00917A89"/>
    <w:rsid w:val="00917FCC"/>
    <w:rsid w:val="0092161E"/>
    <w:rsid w:val="00924FAB"/>
    <w:rsid w:val="0092594B"/>
    <w:rsid w:val="009276AB"/>
    <w:rsid w:val="00930B12"/>
    <w:rsid w:val="00936D1E"/>
    <w:rsid w:val="00936FF1"/>
    <w:rsid w:val="0094089E"/>
    <w:rsid w:val="009442E8"/>
    <w:rsid w:val="00945385"/>
    <w:rsid w:val="00945A62"/>
    <w:rsid w:val="00946C4E"/>
    <w:rsid w:val="0095021A"/>
    <w:rsid w:val="00950993"/>
    <w:rsid w:val="00957F4F"/>
    <w:rsid w:val="00960038"/>
    <w:rsid w:val="00960965"/>
    <w:rsid w:val="009609AE"/>
    <w:rsid w:val="009616C3"/>
    <w:rsid w:val="00971A80"/>
    <w:rsid w:val="00972242"/>
    <w:rsid w:val="00972D9D"/>
    <w:rsid w:val="0097348B"/>
    <w:rsid w:val="00973D7D"/>
    <w:rsid w:val="00973FA4"/>
    <w:rsid w:val="00974A62"/>
    <w:rsid w:val="0097681F"/>
    <w:rsid w:val="00977D00"/>
    <w:rsid w:val="00977FCE"/>
    <w:rsid w:val="0098137C"/>
    <w:rsid w:val="009819B4"/>
    <w:rsid w:val="00982782"/>
    <w:rsid w:val="00982A55"/>
    <w:rsid w:val="00984F83"/>
    <w:rsid w:val="00985E74"/>
    <w:rsid w:val="00987F32"/>
    <w:rsid w:val="00993D8C"/>
    <w:rsid w:val="00993EF5"/>
    <w:rsid w:val="009945E9"/>
    <w:rsid w:val="009A320A"/>
    <w:rsid w:val="009A6059"/>
    <w:rsid w:val="009A6148"/>
    <w:rsid w:val="009A7120"/>
    <w:rsid w:val="009A731A"/>
    <w:rsid w:val="009A7970"/>
    <w:rsid w:val="009B0EAA"/>
    <w:rsid w:val="009B4398"/>
    <w:rsid w:val="009B6DB7"/>
    <w:rsid w:val="009C2FFF"/>
    <w:rsid w:val="009D0B3B"/>
    <w:rsid w:val="009D0D23"/>
    <w:rsid w:val="009D4712"/>
    <w:rsid w:val="009D7C00"/>
    <w:rsid w:val="009E6DB0"/>
    <w:rsid w:val="009E7550"/>
    <w:rsid w:val="009F0994"/>
    <w:rsid w:val="009F64D7"/>
    <w:rsid w:val="009F7E88"/>
    <w:rsid w:val="00A00790"/>
    <w:rsid w:val="00A02240"/>
    <w:rsid w:val="00A10F22"/>
    <w:rsid w:val="00A11724"/>
    <w:rsid w:val="00A1339F"/>
    <w:rsid w:val="00A14B6C"/>
    <w:rsid w:val="00A21CD3"/>
    <w:rsid w:val="00A2380E"/>
    <w:rsid w:val="00A37F6A"/>
    <w:rsid w:val="00A458BE"/>
    <w:rsid w:val="00A45A42"/>
    <w:rsid w:val="00A45F1C"/>
    <w:rsid w:val="00A52C51"/>
    <w:rsid w:val="00A55941"/>
    <w:rsid w:val="00A560CA"/>
    <w:rsid w:val="00A6218B"/>
    <w:rsid w:val="00A6297B"/>
    <w:rsid w:val="00A65892"/>
    <w:rsid w:val="00A660A1"/>
    <w:rsid w:val="00A7201D"/>
    <w:rsid w:val="00A734F8"/>
    <w:rsid w:val="00A77F81"/>
    <w:rsid w:val="00A818E2"/>
    <w:rsid w:val="00A84CCE"/>
    <w:rsid w:val="00A87D65"/>
    <w:rsid w:val="00A96D2E"/>
    <w:rsid w:val="00AA114F"/>
    <w:rsid w:val="00AA3E57"/>
    <w:rsid w:val="00AA6750"/>
    <w:rsid w:val="00AA6C10"/>
    <w:rsid w:val="00AA6D27"/>
    <w:rsid w:val="00AB4465"/>
    <w:rsid w:val="00AB7F0D"/>
    <w:rsid w:val="00AB7F69"/>
    <w:rsid w:val="00AC3F6E"/>
    <w:rsid w:val="00AC4A46"/>
    <w:rsid w:val="00AC6297"/>
    <w:rsid w:val="00AC6720"/>
    <w:rsid w:val="00AD01A7"/>
    <w:rsid w:val="00AD0886"/>
    <w:rsid w:val="00AD2417"/>
    <w:rsid w:val="00AD5523"/>
    <w:rsid w:val="00AE1F27"/>
    <w:rsid w:val="00AE3F9B"/>
    <w:rsid w:val="00AF671F"/>
    <w:rsid w:val="00AF6768"/>
    <w:rsid w:val="00B00D2E"/>
    <w:rsid w:val="00B03117"/>
    <w:rsid w:val="00B06FB0"/>
    <w:rsid w:val="00B07DEE"/>
    <w:rsid w:val="00B169F2"/>
    <w:rsid w:val="00B26A73"/>
    <w:rsid w:val="00B31418"/>
    <w:rsid w:val="00B333C9"/>
    <w:rsid w:val="00B333F9"/>
    <w:rsid w:val="00B35F8D"/>
    <w:rsid w:val="00B369A2"/>
    <w:rsid w:val="00B406A9"/>
    <w:rsid w:val="00B415AE"/>
    <w:rsid w:val="00B4167B"/>
    <w:rsid w:val="00B42BA3"/>
    <w:rsid w:val="00B47DEA"/>
    <w:rsid w:val="00B50189"/>
    <w:rsid w:val="00B51B2A"/>
    <w:rsid w:val="00B5230B"/>
    <w:rsid w:val="00B53063"/>
    <w:rsid w:val="00B6015C"/>
    <w:rsid w:val="00B616B7"/>
    <w:rsid w:val="00B665FC"/>
    <w:rsid w:val="00B70B64"/>
    <w:rsid w:val="00B7241A"/>
    <w:rsid w:val="00B72AF4"/>
    <w:rsid w:val="00B73642"/>
    <w:rsid w:val="00B7588E"/>
    <w:rsid w:val="00B76798"/>
    <w:rsid w:val="00B81556"/>
    <w:rsid w:val="00B81678"/>
    <w:rsid w:val="00B81EE1"/>
    <w:rsid w:val="00B8254C"/>
    <w:rsid w:val="00B854EA"/>
    <w:rsid w:val="00B85729"/>
    <w:rsid w:val="00B87EC3"/>
    <w:rsid w:val="00B902A1"/>
    <w:rsid w:val="00B92B7F"/>
    <w:rsid w:val="00B93A73"/>
    <w:rsid w:val="00B96CA4"/>
    <w:rsid w:val="00BA2B4D"/>
    <w:rsid w:val="00BA30AB"/>
    <w:rsid w:val="00BA4E64"/>
    <w:rsid w:val="00BA5522"/>
    <w:rsid w:val="00BA56D8"/>
    <w:rsid w:val="00BA6746"/>
    <w:rsid w:val="00BB3809"/>
    <w:rsid w:val="00BB4AF2"/>
    <w:rsid w:val="00BB4D69"/>
    <w:rsid w:val="00BB7401"/>
    <w:rsid w:val="00BB7774"/>
    <w:rsid w:val="00BC22CB"/>
    <w:rsid w:val="00BC41DA"/>
    <w:rsid w:val="00BD1B4C"/>
    <w:rsid w:val="00BD23D4"/>
    <w:rsid w:val="00BD2672"/>
    <w:rsid w:val="00BD29CF"/>
    <w:rsid w:val="00BD4024"/>
    <w:rsid w:val="00BD407D"/>
    <w:rsid w:val="00BD4936"/>
    <w:rsid w:val="00BD5759"/>
    <w:rsid w:val="00BD62F4"/>
    <w:rsid w:val="00BE3B37"/>
    <w:rsid w:val="00BF0FD4"/>
    <w:rsid w:val="00BF307F"/>
    <w:rsid w:val="00C010FB"/>
    <w:rsid w:val="00C028BA"/>
    <w:rsid w:val="00C07E93"/>
    <w:rsid w:val="00C10BA4"/>
    <w:rsid w:val="00C14433"/>
    <w:rsid w:val="00C15D7F"/>
    <w:rsid w:val="00C17A46"/>
    <w:rsid w:val="00C20362"/>
    <w:rsid w:val="00C20FDB"/>
    <w:rsid w:val="00C22B33"/>
    <w:rsid w:val="00C2576D"/>
    <w:rsid w:val="00C329B3"/>
    <w:rsid w:val="00C36AAB"/>
    <w:rsid w:val="00C36DE5"/>
    <w:rsid w:val="00C37B2E"/>
    <w:rsid w:val="00C408B3"/>
    <w:rsid w:val="00C409E7"/>
    <w:rsid w:val="00C44176"/>
    <w:rsid w:val="00C5475E"/>
    <w:rsid w:val="00C5481D"/>
    <w:rsid w:val="00C55CF3"/>
    <w:rsid w:val="00C61A22"/>
    <w:rsid w:val="00C6279B"/>
    <w:rsid w:val="00C628C1"/>
    <w:rsid w:val="00C63729"/>
    <w:rsid w:val="00C6655A"/>
    <w:rsid w:val="00C752FF"/>
    <w:rsid w:val="00C75769"/>
    <w:rsid w:val="00C90CFF"/>
    <w:rsid w:val="00C928BE"/>
    <w:rsid w:val="00CA70CE"/>
    <w:rsid w:val="00CA78C9"/>
    <w:rsid w:val="00CB270B"/>
    <w:rsid w:val="00CB2AD1"/>
    <w:rsid w:val="00CB2DE2"/>
    <w:rsid w:val="00CC01B0"/>
    <w:rsid w:val="00CC1419"/>
    <w:rsid w:val="00CC2D6B"/>
    <w:rsid w:val="00CC3AB4"/>
    <w:rsid w:val="00CD45FF"/>
    <w:rsid w:val="00CE2332"/>
    <w:rsid w:val="00CE389C"/>
    <w:rsid w:val="00CE3FF0"/>
    <w:rsid w:val="00CF5FED"/>
    <w:rsid w:val="00CF6F80"/>
    <w:rsid w:val="00D00749"/>
    <w:rsid w:val="00D00EC0"/>
    <w:rsid w:val="00D02E1D"/>
    <w:rsid w:val="00D02F71"/>
    <w:rsid w:val="00D04223"/>
    <w:rsid w:val="00D0436D"/>
    <w:rsid w:val="00D0457B"/>
    <w:rsid w:val="00D04823"/>
    <w:rsid w:val="00D04D0E"/>
    <w:rsid w:val="00D077F2"/>
    <w:rsid w:val="00D120E6"/>
    <w:rsid w:val="00D17EF8"/>
    <w:rsid w:val="00D20EB3"/>
    <w:rsid w:val="00D2249B"/>
    <w:rsid w:val="00D260C2"/>
    <w:rsid w:val="00D30043"/>
    <w:rsid w:val="00D325FD"/>
    <w:rsid w:val="00D351B7"/>
    <w:rsid w:val="00D40137"/>
    <w:rsid w:val="00D40BF0"/>
    <w:rsid w:val="00D41246"/>
    <w:rsid w:val="00D4208A"/>
    <w:rsid w:val="00D42EC9"/>
    <w:rsid w:val="00D43EC4"/>
    <w:rsid w:val="00D46A70"/>
    <w:rsid w:val="00D52476"/>
    <w:rsid w:val="00D57414"/>
    <w:rsid w:val="00D610B4"/>
    <w:rsid w:val="00D66BB3"/>
    <w:rsid w:val="00D66DD7"/>
    <w:rsid w:val="00D66E43"/>
    <w:rsid w:val="00D6756F"/>
    <w:rsid w:val="00D7100D"/>
    <w:rsid w:val="00D717B6"/>
    <w:rsid w:val="00D73601"/>
    <w:rsid w:val="00D74A67"/>
    <w:rsid w:val="00D76640"/>
    <w:rsid w:val="00D77AE1"/>
    <w:rsid w:val="00D77AF1"/>
    <w:rsid w:val="00D806D8"/>
    <w:rsid w:val="00D81D12"/>
    <w:rsid w:val="00D86618"/>
    <w:rsid w:val="00D9022F"/>
    <w:rsid w:val="00D92CC3"/>
    <w:rsid w:val="00D94262"/>
    <w:rsid w:val="00D96371"/>
    <w:rsid w:val="00DA1649"/>
    <w:rsid w:val="00DA1830"/>
    <w:rsid w:val="00DA1AEF"/>
    <w:rsid w:val="00DA1ECF"/>
    <w:rsid w:val="00DB1A72"/>
    <w:rsid w:val="00DB6949"/>
    <w:rsid w:val="00DC064E"/>
    <w:rsid w:val="00DC1EB3"/>
    <w:rsid w:val="00DC3E69"/>
    <w:rsid w:val="00DC5BBE"/>
    <w:rsid w:val="00DC7664"/>
    <w:rsid w:val="00DD3C28"/>
    <w:rsid w:val="00DD3FB3"/>
    <w:rsid w:val="00DD73E9"/>
    <w:rsid w:val="00DE1368"/>
    <w:rsid w:val="00DE1DF1"/>
    <w:rsid w:val="00DE53EB"/>
    <w:rsid w:val="00DE644D"/>
    <w:rsid w:val="00DF02ED"/>
    <w:rsid w:val="00DF4F26"/>
    <w:rsid w:val="00DF5961"/>
    <w:rsid w:val="00DF73B1"/>
    <w:rsid w:val="00E02DBE"/>
    <w:rsid w:val="00E04248"/>
    <w:rsid w:val="00E0522B"/>
    <w:rsid w:val="00E0799B"/>
    <w:rsid w:val="00E11273"/>
    <w:rsid w:val="00E172CD"/>
    <w:rsid w:val="00E2098F"/>
    <w:rsid w:val="00E2162A"/>
    <w:rsid w:val="00E22399"/>
    <w:rsid w:val="00E25F39"/>
    <w:rsid w:val="00E26978"/>
    <w:rsid w:val="00E27FEB"/>
    <w:rsid w:val="00E32411"/>
    <w:rsid w:val="00E33D86"/>
    <w:rsid w:val="00E341A0"/>
    <w:rsid w:val="00E42589"/>
    <w:rsid w:val="00E42A9B"/>
    <w:rsid w:val="00E43630"/>
    <w:rsid w:val="00E441B5"/>
    <w:rsid w:val="00E4446F"/>
    <w:rsid w:val="00E51CCD"/>
    <w:rsid w:val="00E541DD"/>
    <w:rsid w:val="00E57AED"/>
    <w:rsid w:val="00E57CDC"/>
    <w:rsid w:val="00E60638"/>
    <w:rsid w:val="00E62336"/>
    <w:rsid w:val="00E62E67"/>
    <w:rsid w:val="00E658E7"/>
    <w:rsid w:val="00E66476"/>
    <w:rsid w:val="00E74A1B"/>
    <w:rsid w:val="00E804A0"/>
    <w:rsid w:val="00E84223"/>
    <w:rsid w:val="00E8500F"/>
    <w:rsid w:val="00E92E09"/>
    <w:rsid w:val="00E930C3"/>
    <w:rsid w:val="00EA105B"/>
    <w:rsid w:val="00EA1BE3"/>
    <w:rsid w:val="00EA2674"/>
    <w:rsid w:val="00EA31F5"/>
    <w:rsid w:val="00EA589F"/>
    <w:rsid w:val="00EA6DC7"/>
    <w:rsid w:val="00EA7429"/>
    <w:rsid w:val="00EB0ED2"/>
    <w:rsid w:val="00EB204D"/>
    <w:rsid w:val="00EB27C1"/>
    <w:rsid w:val="00EB3B92"/>
    <w:rsid w:val="00EB571E"/>
    <w:rsid w:val="00EB6B4C"/>
    <w:rsid w:val="00EC151E"/>
    <w:rsid w:val="00EC4CB6"/>
    <w:rsid w:val="00EC6F53"/>
    <w:rsid w:val="00ED6CFC"/>
    <w:rsid w:val="00EE0386"/>
    <w:rsid w:val="00EE1D80"/>
    <w:rsid w:val="00EE2551"/>
    <w:rsid w:val="00EE433E"/>
    <w:rsid w:val="00EE49F9"/>
    <w:rsid w:val="00EE73DE"/>
    <w:rsid w:val="00EF1324"/>
    <w:rsid w:val="00EF2625"/>
    <w:rsid w:val="00EF3B3C"/>
    <w:rsid w:val="00EF4622"/>
    <w:rsid w:val="00EF7EE0"/>
    <w:rsid w:val="00F00480"/>
    <w:rsid w:val="00F04F1A"/>
    <w:rsid w:val="00F0629C"/>
    <w:rsid w:val="00F06E22"/>
    <w:rsid w:val="00F07872"/>
    <w:rsid w:val="00F1259D"/>
    <w:rsid w:val="00F13FDC"/>
    <w:rsid w:val="00F1430B"/>
    <w:rsid w:val="00F145C6"/>
    <w:rsid w:val="00F21CA1"/>
    <w:rsid w:val="00F21CF2"/>
    <w:rsid w:val="00F24C36"/>
    <w:rsid w:val="00F27973"/>
    <w:rsid w:val="00F31770"/>
    <w:rsid w:val="00F318BD"/>
    <w:rsid w:val="00F32A98"/>
    <w:rsid w:val="00F33DD5"/>
    <w:rsid w:val="00F36742"/>
    <w:rsid w:val="00F419D7"/>
    <w:rsid w:val="00F444D2"/>
    <w:rsid w:val="00F4531D"/>
    <w:rsid w:val="00F45FD1"/>
    <w:rsid w:val="00F4673F"/>
    <w:rsid w:val="00F47C6F"/>
    <w:rsid w:val="00F53377"/>
    <w:rsid w:val="00F544A5"/>
    <w:rsid w:val="00F55F21"/>
    <w:rsid w:val="00F55F25"/>
    <w:rsid w:val="00F56F29"/>
    <w:rsid w:val="00F575A9"/>
    <w:rsid w:val="00F579D6"/>
    <w:rsid w:val="00F62CC7"/>
    <w:rsid w:val="00F65F0F"/>
    <w:rsid w:val="00F6674E"/>
    <w:rsid w:val="00F6757B"/>
    <w:rsid w:val="00F76CA4"/>
    <w:rsid w:val="00F771F6"/>
    <w:rsid w:val="00F8065D"/>
    <w:rsid w:val="00F87542"/>
    <w:rsid w:val="00F928A6"/>
    <w:rsid w:val="00F93AC4"/>
    <w:rsid w:val="00F95DCD"/>
    <w:rsid w:val="00F9770D"/>
    <w:rsid w:val="00FA3676"/>
    <w:rsid w:val="00FA7880"/>
    <w:rsid w:val="00FB0877"/>
    <w:rsid w:val="00FB303C"/>
    <w:rsid w:val="00FB4678"/>
    <w:rsid w:val="00FB61F9"/>
    <w:rsid w:val="00FC0E02"/>
    <w:rsid w:val="00FC5984"/>
    <w:rsid w:val="00FD14C0"/>
    <w:rsid w:val="00FD1A93"/>
    <w:rsid w:val="00FD36BD"/>
    <w:rsid w:val="00FD7A27"/>
    <w:rsid w:val="00FE2802"/>
    <w:rsid w:val="00FE2847"/>
    <w:rsid w:val="00FE2BE8"/>
    <w:rsid w:val="00FE5905"/>
    <w:rsid w:val="00FF0B7A"/>
    <w:rsid w:val="00FF2C8D"/>
    <w:rsid w:val="00FF46C2"/>
    <w:rsid w:val="00FF741E"/>
    <w:rsid w:val="00FF75C8"/>
    <w:rsid w:val="00FF78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A87C08"/>
  <w15:docId w15:val="{7139C829-49BE-4EED-ACF1-AB2266659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D6756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84CCE"/>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DA18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1830"/>
  </w:style>
  <w:style w:type="paragraph" w:styleId="Footer">
    <w:name w:val="footer"/>
    <w:basedOn w:val="Normal"/>
    <w:link w:val="FooterChar"/>
    <w:uiPriority w:val="99"/>
    <w:unhideWhenUsed/>
    <w:rsid w:val="00DA18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1830"/>
  </w:style>
  <w:style w:type="character" w:styleId="Hyperlink">
    <w:name w:val="Hyperlink"/>
    <w:basedOn w:val="DefaultParagraphFont"/>
    <w:uiPriority w:val="99"/>
    <w:unhideWhenUsed/>
    <w:rsid w:val="00EB204D"/>
    <w:rPr>
      <w:color w:val="0000FF"/>
      <w:u w:val="single"/>
    </w:rPr>
  </w:style>
  <w:style w:type="table" w:styleId="TableGrid">
    <w:name w:val="Table Grid"/>
    <w:basedOn w:val="TableNormal"/>
    <w:uiPriority w:val="59"/>
    <w:unhideWhenUsed/>
    <w:rsid w:val="00EB20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6756F"/>
    <w:rPr>
      <w:rFonts w:ascii="Times New Roman" w:eastAsia="Times New Roman" w:hAnsi="Times New Roman" w:cs="Times New Roman"/>
      <w:b/>
      <w:bCs/>
      <w:kern w:val="36"/>
      <w:sz w:val="48"/>
      <w:szCs w:val="48"/>
    </w:rPr>
  </w:style>
  <w:style w:type="paragraph" w:customStyle="1" w:styleId="volume-issue">
    <w:name w:val="volume-issue"/>
    <w:basedOn w:val="Normal"/>
    <w:rsid w:val="00D6756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D6756F"/>
  </w:style>
  <w:style w:type="paragraph" w:styleId="NormalWeb">
    <w:name w:val="Normal (Web)"/>
    <w:basedOn w:val="Normal"/>
    <w:uiPriority w:val="99"/>
    <w:semiHidden/>
    <w:unhideWhenUsed/>
    <w:rsid w:val="00D6756F"/>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806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065D"/>
    <w:rPr>
      <w:rFonts w:ascii="Tahoma" w:hAnsi="Tahoma" w:cs="Tahoma"/>
      <w:sz w:val="16"/>
      <w:szCs w:val="16"/>
    </w:rPr>
  </w:style>
  <w:style w:type="paragraph" w:styleId="ListParagraph">
    <w:name w:val="List Paragraph"/>
    <w:basedOn w:val="Normal"/>
    <w:uiPriority w:val="34"/>
    <w:qFormat/>
    <w:rsid w:val="003F0332"/>
    <w:pPr>
      <w:ind w:left="720"/>
      <w:contextualSpacing/>
    </w:pPr>
  </w:style>
  <w:style w:type="character" w:customStyle="1" w:styleId="tooltip">
    <w:name w:val="tooltip"/>
    <w:basedOn w:val="DefaultParagraphFont"/>
    <w:rsid w:val="00033A42"/>
  </w:style>
  <w:style w:type="paragraph" w:styleId="Caption">
    <w:name w:val="caption"/>
    <w:basedOn w:val="Normal"/>
    <w:next w:val="Normal"/>
    <w:uiPriority w:val="35"/>
    <w:unhideWhenUsed/>
    <w:qFormat/>
    <w:rsid w:val="007F15C5"/>
    <w:pPr>
      <w:keepNext/>
      <w:spacing w:after="200" w:line="240" w:lineRule="auto"/>
      <w:jc w:val="center"/>
    </w:pPr>
    <w:rPr>
      <w:rFonts w:asciiTheme="majorBidi" w:hAnsiTheme="majorBidi" w:cstheme="majorBidi"/>
      <w:b/>
      <w:bCs/>
      <w:sz w:val="24"/>
      <w:szCs w:val="24"/>
    </w:rPr>
  </w:style>
  <w:style w:type="character" w:styleId="PlaceholderText">
    <w:name w:val="Placeholder Text"/>
    <w:basedOn w:val="DefaultParagraphFont"/>
    <w:uiPriority w:val="99"/>
    <w:semiHidden/>
    <w:rsid w:val="002361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7086663">
      <w:bodyDiv w:val="1"/>
      <w:marLeft w:val="0"/>
      <w:marRight w:val="0"/>
      <w:marTop w:val="0"/>
      <w:marBottom w:val="0"/>
      <w:divBdr>
        <w:top w:val="none" w:sz="0" w:space="0" w:color="auto"/>
        <w:left w:val="none" w:sz="0" w:space="0" w:color="auto"/>
        <w:bottom w:val="none" w:sz="0" w:space="0" w:color="auto"/>
        <w:right w:val="none" w:sz="0" w:space="0" w:color="auto"/>
      </w:divBdr>
    </w:div>
    <w:div w:id="547379558">
      <w:bodyDiv w:val="1"/>
      <w:marLeft w:val="0"/>
      <w:marRight w:val="0"/>
      <w:marTop w:val="0"/>
      <w:marBottom w:val="0"/>
      <w:divBdr>
        <w:top w:val="none" w:sz="0" w:space="0" w:color="auto"/>
        <w:left w:val="none" w:sz="0" w:space="0" w:color="auto"/>
        <w:bottom w:val="none" w:sz="0" w:space="0" w:color="auto"/>
        <w:right w:val="none" w:sz="0" w:space="0" w:color="auto"/>
      </w:divBdr>
    </w:div>
    <w:div w:id="1060708883">
      <w:bodyDiv w:val="1"/>
      <w:marLeft w:val="0"/>
      <w:marRight w:val="0"/>
      <w:marTop w:val="0"/>
      <w:marBottom w:val="0"/>
      <w:divBdr>
        <w:top w:val="none" w:sz="0" w:space="0" w:color="auto"/>
        <w:left w:val="none" w:sz="0" w:space="0" w:color="auto"/>
        <w:bottom w:val="none" w:sz="0" w:space="0" w:color="auto"/>
        <w:right w:val="none" w:sz="0" w:space="0" w:color="auto"/>
      </w:divBdr>
    </w:div>
    <w:div w:id="1541044330">
      <w:bodyDiv w:val="1"/>
      <w:marLeft w:val="0"/>
      <w:marRight w:val="0"/>
      <w:marTop w:val="0"/>
      <w:marBottom w:val="0"/>
      <w:divBdr>
        <w:top w:val="none" w:sz="0" w:space="0" w:color="auto"/>
        <w:left w:val="none" w:sz="0" w:space="0" w:color="auto"/>
        <w:bottom w:val="none" w:sz="0" w:space="0" w:color="auto"/>
        <w:right w:val="none" w:sz="0" w:space="0" w:color="auto"/>
      </w:divBdr>
    </w:div>
    <w:div w:id="1573738537">
      <w:bodyDiv w:val="1"/>
      <w:marLeft w:val="0"/>
      <w:marRight w:val="0"/>
      <w:marTop w:val="0"/>
      <w:marBottom w:val="0"/>
      <w:divBdr>
        <w:top w:val="none" w:sz="0" w:space="0" w:color="auto"/>
        <w:left w:val="none" w:sz="0" w:space="0" w:color="auto"/>
        <w:bottom w:val="none" w:sz="0" w:space="0" w:color="auto"/>
        <w:right w:val="none" w:sz="0" w:space="0" w:color="auto"/>
      </w:divBdr>
    </w:div>
    <w:div w:id="1643535305">
      <w:bodyDiv w:val="1"/>
      <w:marLeft w:val="0"/>
      <w:marRight w:val="0"/>
      <w:marTop w:val="0"/>
      <w:marBottom w:val="0"/>
      <w:divBdr>
        <w:top w:val="none" w:sz="0" w:space="0" w:color="auto"/>
        <w:left w:val="none" w:sz="0" w:space="0" w:color="auto"/>
        <w:bottom w:val="none" w:sz="0" w:space="0" w:color="auto"/>
        <w:right w:val="none" w:sz="0" w:space="0" w:color="auto"/>
      </w:divBdr>
    </w:div>
    <w:div w:id="1877615036">
      <w:bodyDiv w:val="1"/>
      <w:marLeft w:val="0"/>
      <w:marRight w:val="0"/>
      <w:marTop w:val="0"/>
      <w:marBottom w:val="0"/>
      <w:divBdr>
        <w:top w:val="none" w:sz="0" w:space="0" w:color="auto"/>
        <w:left w:val="none" w:sz="0" w:space="0" w:color="auto"/>
        <w:bottom w:val="none" w:sz="0" w:space="0" w:color="auto"/>
        <w:right w:val="none" w:sz="0" w:space="0" w:color="auto"/>
      </w:divBdr>
      <w:divsChild>
        <w:div w:id="509680721">
          <w:marLeft w:val="0"/>
          <w:marRight w:val="0"/>
          <w:marTop w:val="0"/>
          <w:marBottom w:val="0"/>
          <w:divBdr>
            <w:top w:val="none" w:sz="0" w:space="0" w:color="auto"/>
            <w:left w:val="none" w:sz="0" w:space="0" w:color="auto"/>
            <w:bottom w:val="none" w:sz="0" w:space="0" w:color="auto"/>
            <w:right w:val="none" w:sz="0" w:space="0" w:color="auto"/>
          </w:divBdr>
        </w:div>
        <w:div w:id="17170036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99B841-3F30-432C-B2A1-B791D87AD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3</Pages>
  <Words>12608</Words>
  <Characters>71869</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Khalil</dc:creator>
  <cp:lastModifiedBy>Dr.Khalil</cp:lastModifiedBy>
  <cp:revision>6</cp:revision>
  <cp:lastPrinted>2020-02-20T08:38:00Z</cp:lastPrinted>
  <dcterms:created xsi:type="dcterms:W3CDTF">2020-02-21T12:50:00Z</dcterms:created>
  <dcterms:modified xsi:type="dcterms:W3CDTF">2020-02-21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a7c4dc-d7a7-3503-a740-1c1f4a24b287</vt:lpwstr>
  </property>
  <property fmtid="{D5CDD505-2E9C-101B-9397-08002B2CF9AE}" pid="24" name="Mendeley Citation Style_1">
    <vt:lpwstr>http://www.zotero.org/styles/apa</vt:lpwstr>
  </property>
</Properties>
</file>